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0" w:author="PCep" w:date="2020-09-11T14:11:00Z">
        <w:r w:rsidR="009832A2">
          <w:rPr>
            <w:lang w:val="en-US"/>
          </w:rPr>
          <w:t xml:space="preserve"> [</w:t>
        </w:r>
        <w:r w:rsidR="009832A2" w:rsidRPr="009832A2">
          <w:rPr>
            <w:i/>
            <w:iCs/>
            <w:highlight w:val="yellow"/>
            <w:lang w:val="en-US"/>
            <w:rPrChange w:id="1"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2" w:author="PCep" w:date="2020-09-11T14:14:00Z" w:name="move50726060"/>
      <w:moveFrom w:id="3"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2"/>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 xml:space="preserve">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37F1728D" w:rsidR="00BA6D7F" w:rsidRDefault="00BA6D7F" w:rsidP="00791F24">
      <w:pPr>
        <w:pStyle w:val="BodyText"/>
        <w:rPr>
          <w:ins w:id="4" w:author="SemiA Petnathean" w:date="2020-09-13T15:57:00Z"/>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Change w:id="5" w:author="SemiA Petnathean" w:date="2020-09-14T05:55:00Z">
            <w:rPr>
              <w:rFonts w:cstheme="minorBidi"/>
              <w:szCs w:val="25"/>
              <w:lang w:val="en-US" w:bidi="th-TH"/>
            </w:rPr>
          </w:rPrChange>
        </w:rPr>
        <w:t xml:space="preserve">One of major solution being propose is utilization of Blockchain technology on healthcare information or its infrastructure. </w:t>
      </w:r>
      <w:r w:rsidR="008125C8" w:rsidRPr="00CF2CEE">
        <w:rPr>
          <w:rFonts w:cstheme="minorBidi"/>
          <w:szCs w:val="25"/>
          <w:lang w:val="en-US" w:bidi="th-TH"/>
          <w:rPrChange w:id="6" w:author="SemiA Petnathean" w:date="2020-09-14T05:55:00Z">
            <w:rPr>
              <w:rFonts w:cstheme="minorBidi"/>
              <w:szCs w:val="25"/>
              <w:lang w:val="en-US" w:bidi="th-TH"/>
            </w:rPr>
          </w:rPrChange>
        </w:rPr>
        <w:t>Cryptographical components</w:t>
      </w:r>
      <w:r w:rsidR="00CC0851" w:rsidRPr="00CF2CEE">
        <w:rPr>
          <w:rFonts w:cstheme="minorBidi"/>
          <w:szCs w:val="25"/>
          <w:lang w:val="en-US" w:bidi="th-TH"/>
          <w:rPrChange w:id="7" w:author="SemiA Petnathean" w:date="2020-09-14T05:55:00Z">
            <w:rPr>
              <w:rFonts w:cstheme="minorBidi"/>
              <w:szCs w:val="25"/>
              <w:lang w:val="en-US" w:bidi="th-TH"/>
            </w:rPr>
          </w:rPrChange>
        </w:rPr>
        <w:t xml:space="preserve"> and consensus mechanism</w:t>
      </w:r>
      <w:r w:rsidR="008125C8" w:rsidRPr="00CF2CEE">
        <w:rPr>
          <w:rFonts w:cstheme="minorBidi"/>
          <w:szCs w:val="25"/>
          <w:lang w:val="en-US" w:bidi="th-TH"/>
          <w:rPrChange w:id="8" w:author="SemiA Petnathean" w:date="2020-09-14T05:55:00Z">
            <w:rPr>
              <w:rFonts w:cstheme="minorBidi"/>
              <w:szCs w:val="25"/>
              <w:lang w:val="en-US" w:bidi="th-TH"/>
            </w:rPr>
          </w:rPrChange>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9" w:author="SemiA Petnathean" w:date="2020-09-13T18:17:00Z" w:name="move50913490"/>
      <w:moveFrom w:id="10" w:author="SemiA Petnathean" w:date="2020-09-13T18:17:00Z">
        <w:r w:rsidR="00B97594" w:rsidRPr="00633DCB" w:rsidDel="00F20C4C">
          <w:rPr>
            <w:rFonts w:cstheme="minorBidi"/>
            <w:color w:val="FF0000"/>
            <w:szCs w:val="25"/>
            <w:lang w:val="en-US" w:bidi="th-TH"/>
            <w:rPrChange w:id="11"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12"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13"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14"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15"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16"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17"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18"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19"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20"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21"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22"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23"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24" w:author="SemiA Petnathean" w:date="2020-09-13T17:18:00Z">
              <w:rPr>
                <w:rFonts w:cstheme="minorBidi"/>
                <w:szCs w:val="25"/>
                <w:lang w:val="en-US" w:bidi="th-TH"/>
              </w:rPr>
            </w:rPrChange>
          </w:rPr>
          <w:t xml:space="preserve"> </w:t>
        </w:r>
      </w:moveFrom>
      <w:moveFromRangeEnd w:id="9"/>
      <w:del w:id="25"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26" w:author="SemiA Petnathean" w:date="2020-09-13T20:38:00Z">
        <w:r w:rsidR="00A350CB" w:rsidDel="008627FA">
          <w:rPr>
            <w:rFonts w:cstheme="minorBidi"/>
            <w:szCs w:val="25"/>
            <w:lang w:val="en-US" w:bidi="th-TH"/>
          </w:rPr>
          <w:delText xml:space="preserve"> With </w:delText>
        </w:r>
      </w:del>
      <w:del w:id="27"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28"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29" w:author="SemiA Petnathean" w:date="2020-09-13T17:18:00Z">
              <w:rPr>
                <w:rFonts w:cstheme="minorBidi"/>
                <w:szCs w:val="25"/>
                <w:lang w:val="en-US" w:bidi="th-TH"/>
              </w:rPr>
            </w:rPrChange>
          </w:rPr>
          <w:delText>while not include the document directly into the h</w:delText>
        </w:r>
      </w:del>
      <w:del w:id="30" w:author="SemiA Petnathean" w:date="2020-09-13T20:38:00Z">
        <w:r w:rsidR="00A350CB" w:rsidRPr="00272F86" w:rsidDel="00365D76">
          <w:rPr>
            <w:rFonts w:cstheme="minorBidi"/>
            <w:color w:val="FF0000"/>
            <w:szCs w:val="25"/>
            <w:lang w:val="en-US" w:bidi="th-TH"/>
            <w:rPrChange w:id="31" w:author="SemiA Petnathean" w:date="2020-09-13T17:18:00Z">
              <w:rPr>
                <w:rFonts w:cstheme="minorBidi"/>
                <w:szCs w:val="25"/>
                <w:lang w:val="en-US" w:bidi="th-TH"/>
              </w:rPr>
            </w:rPrChange>
          </w:rPr>
          <w:delText>ub</w:delText>
        </w:r>
      </w:del>
      <w:del w:id="32"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33" w:author="SemiA Petnathean" w:date="2020-09-13T20:39:00Z">
        <w:r w:rsidR="00001D3B" w:rsidDel="00A83DEA">
          <w:rPr>
            <w:rFonts w:cstheme="minorBidi"/>
            <w:szCs w:val="25"/>
            <w:lang w:val="en-US" w:bidi="th-TH"/>
          </w:rPr>
          <w:delText>an</w:delText>
        </w:r>
      </w:del>
      <w:del w:id="34"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35" w:author="PCep" w:date="2020-09-11T14:13:00Z"/>
          <w:rFonts w:cstheme="minorBidi"/>
          <w:szCs w:val="25"/>
          <w:lang w:val="en-US" w:bidi="th-TH"/>
        </w:rPr>
      </w:pPr>
      <w:ins w:id="36"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37"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38"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39" w:author="SemiA Petnathean" w:date="2020-09-13T16:06:00Z">
        <w:r>
          <w:rPr>
            <w:lang w:val="en-US"/>
          </w:rPr>
          <w:t>As for addressing issues regarding health information sharing</w:t>
        </w:r>
      </w:ins>
      <w:ins w:id="40" w:author="SemiA Petnathean" w:date="2020-09-13T16:07:00Z">
        <w:r>
          <w:rPr>
            <w:lang w:val="en-US"/>
          </w:rPr>
          <w:t xml:space="preserve"> between different enterprises, there are </w:t>
        </w:r>
      </w:ins>
      <w:ins w:id="41" w:author="SemiA Petnathean" w:date="2020-09-13T16:09:00Z">
        <w:r>
          <w:rPr>
            <w:lang w:val="en-US"/>
          </w:rPr>
          <w:t xml:space="preserve">concepts of utilizing Blockchain </w:t>
        </w:r>
      </w:ins>
      <w:ins w:id="42" w:author="SemiA Petnathean" w:date="2020-09-13T16:34:00Z">
        <w:r w:rsidR="00416CE0">
          <w:rPr>
            <w:lang w:val="en-US"/>
          </w:rPr>
          <w:t xml:space="preserve">for </w:t>
        </w:r>
      </w:ins>
      <w:ins w:id="43" w:author="SemiA Petnathean" w:date="2020-09-13T16:24:00Z">
        <w:r w:rsidR="00143AA5">
          <w:rPr>
            <w:lang w:val="en-US"/>
          </w:rPr>
          <w:t>the purpose</w:t>
        </w:r>
      </w:ins>
      <w:ins w:id="44" w:author="SemiA Petnathean" w:date="2020-09-13T16:34:00Z">
        <w:r w:rsidR="00416CE0">
          <w:rPr>
            <w:lang w:val="en-US"/>
          </w:rPr>
          <w:t xml:space="preserve"> </w:t>
        </w:r>
      </w:ins>
      <w:ins w:id="45" w:author="SemiA Petnathean" w:date="2020-09-13T16:35:00Z">
        <w:r w:rsidR="00416CE0">
          <w:rPr>
            <w:lang w:val="en-US"/>
          </w:rPr>
          <w:t xml:space="preserve">proposed by Mayo </w:t>
        </w:r>
        <w:r w:rsidR="00416CE0">
          <w:rPr>
            <w:lang w:val="en-US"/>
          </w:rPr>
          <w:lastRenderedPageBreak/>
          <w:t>Clinic and the one named “MedRec” MIT</w:t>
        </w:r>
      </w:ins>
      <w:ins w:id="46" w:author="SemiA Petnathean" w:date="2020-09-13T16:25:00Z">
        <w:r w:rsidR="00143AA5">
          <w:rPr>
            <w:lang w:val="en-US"/>
          </w:rPr>
          <w:t>.</w:t>
        </w:r>
      </w:ins>
      <w:ins w:id="47" w:author="SemiA Petnathean" w:date="2020-09-13T16:36:00Z">
        <w:r w:rsidR="00416CE0">
          <w:rPr>
            <w:lang w:val="en-US"/>
          </w:rPr>
          <w:t xml:space="preserve"> Both introduce an effective way</w:t>
        </w:r>
      </w:ins>
      <w:ins w:id="48" w:author="SemiA Petnathean" w:date="2020-09-13T16:37:00Z">
        <w:r w:rsidR="008F2F42">
          <w:rPr>
            <w:lang w:val="en-US"/>
          </w:rPr>
          <w:t xml:space="preserve"> with potential</w:t>
        </w:r>
      </w:ins>
      <w:ins w:id="49" w:author="SemiA Petnathean" w:date="2020-09-13T16:36:00Z">
        <w:r w:rsidR="00416CE0">
          <w:rPr>
            <w:lang w:val="en-US"/>
          </w:rPr>
          <w:t xml:space="preserve"> to utilize Blockchain technology for information sharing in healthcare enterprise environment.</w:t>
        </w:r>
      </w:ins>
      <w:ins w:id="50" w:author="SemiA Petnathean" w:date="2020-09-13T16:50:00Z">
        <w:r w:rsidR="00510F1B">
          <w:rPr>
            <w:lang w:val="en-US"/>
          </w:rPr>
          <w:t xml:space="preserve"> The work g</w:t>
        </w:r>
      </w:ins>
      <w:ins w:id="51" w:author="SemiA Petnathean" w:date="2020-09-13T16:58:00Z">
        <w:r w:rsidR="00C80645">
          <w:rPr>
            <w:lang w:val="en-US"/>
          </w:rPr>
          <w:t>iven</w:t>
        </w:r>
      </w:ins>
      <w:ins w:id="52" w:author="SemiA Petnathean" w:date="2020-09-13T16:50:00Z">
        <w:r w:rsidR="00510F1B">
          <w:rPr>
            <w:lang w:val="en-US"/>
          </w:rPr>
          <w:t xml:space="preserve"> great demonstration of how </w:t>
        </w:r>
      </w:ins>
      <w:ins w:id="53" w:author="SemiA Petnathean" w:date="2020-09-13T16:55:00Z">
        <w:r w:rsidR="00510F1B">
          <w:rPr>
            <w:lang w:val="en-US"/>
          </w:rPr>
          <w:t>decentralization</w:t>
        </w:r>
      </w:ins>
      <w:ins w:id="54" w:author="SemiA Petnathean" w:date="2020-09-13T16:58:00Z">
        <w:r w:rsidR="00C50017">
          <w:rPr>
            <w:lang w:val="en-US"/>
          </w:rPr>
          <w:t xml:space="preserve"> </w:t>
        </w:r>
      </w:ins>
      <w:ins w:id="55" w:author="SemiA Petnathean" w:date="2020-09-13T20:40:00Z">
        <w:r w:rsidR="003A05A4">
          <w:rPr>
            <w:rFonts w:cs="Angsana New"/>
            <w:szCs w:val="25"/>
            <w:lang w:val="en-US" w:bidi="th-TH"/>
          </w:rPr>
          <w:t>of</w:t>
        </w:r>
      </w:ins>
      <w:ins w:id="56" w:author="SemiA Petnathean" w:date="2020-09-13T20:41:00Z">
        <w:r w:rsidR="0053480D">
          <w:rPr>
            <w:rFonts w:cs="Angsana New"/>
            <w:szCs w:val="25"/>
            <w:lang w:val="en-US" w:bidi="th-TH"/>
          </w:rPr>
          <w:t>fered by</w:t>
        </w:r>
      </w:ins>
      <w:ins w:id="57" w:author="SemiA Petnathean" w:date="2020-09-13T16:58:00Z">
        <w:r w:rsidR="00C50017">
          <w:rPr>
            <w:lang w:val="en-US"/>
          </w:rPr>
          <w:t xml:space="preserve"> Blockchain</w:t>
        </w:r>
      </w:ins>
      <w:ins w:id="58" w:author="SemiA Petnathean" w:date="2020-09-13T16:55:00Z">
        <w:r w:rsidR="00510F1B">
          <w:rPr>
            <w:lang w:val="en-US"/>
          </w:rPr>
          <w:t xml:space="preserve"> can resolve</w:t>
        </w:r>
      </w:ins>
      <w:ins w:id="59" w:author="SemiA Petnathean" w:date="2020-09-13T16:56:00Z">
        <w:r w:rsidR="00510F1B">
          <w:rPr>
            <w:lang w:val="en-US"/>
          </w:rPr>
          <w:t xml:space="preserve"> trust issue wh</w:t>
        </w:r>
      </w:ins>
      <w:ins w:id="60" w:author="SemiA Petnathean" w:date="2020-09-13T16:58:00Z">
        <w:r w:rsidR="00681318">
          <w:rPr>
            <w:lang w:val="en-US"/>
          </w:rPr>
          <w:t>ere</w:t>
        </w:r>
      </w:ins>
      <w:ins w:id="61" w:author="SemiA Petnathean" w:date="2020-09-13T16:57:00Z">
        <w:r w:rsidR="00510F1B">
          <w:rPr>
            <w:lang w:val="en-US"/>
          </w:rPr>
          <w:t xml:space="preserve"> each enterprise require</w:t>
        </w:r>
      </w:ins>
      <w:ins w:id="62" w:author="SemiA Petnathean" w:date="2020-09-13T16:58:00Z">
        <w:r w:rsidR="00681318">
          <w:rPr>
            <w:lang w:val="en-US"/>
          </w:rPr>
          <w:t xml:space="preserve"> </w:t>
        </w:r>
      </w:ins>
      <w:ins w:id="63" w:author="SemiA Petnathean" w:date="2020-09-13T16:59:00Z">
        <w:r w:rsidR="00681318">
          <w:rPr>
            <w:lang w:val="en-US"/>
          </w:rPr>
          <w:t>“trust”</w:t>
        </w:r>
      </w:ins>
      <w:ins w:id="64" w:author="SemiA Petnathean" w:date="2020-09-13T16:57:00Z">
        <w:r w:rsidR="00510F1B">
          <w:rPr>
            <w:lang w:val="en-US"/>
          </w:rPr>
          <w:t xml:space="preserve"> </w:t>
        </w:r>
      </w:ins>
      <w:ins w:id="65" w:author="SemiA Petnathean" w:date="2020-09-13T16:59:00Z">
        <w:r w:rsidR="005A6AB6">
          <w:rPr>
            <w:lang w:val="en-US"/>
          </w:rPr>
          <w:t>before</w:t>
        </w:r>
      </w:ins>
      <w:ins w:id="66" w:author="SemiA Petnathean" w:date="2020-09-13T16:57:00Z">
        <w:r w:rsidR="00510F1B">
          <w:rPr>
            <w:lang w:val="en-US"/>
          </w:rPr>
          <w:t xml:space="preserve"> </w:t>
        </w:r>
      </w:ins>
      <w:ins w:id="67" w:author="SemiA Petnathean" w:date="2020-09-13T16:59:00Z">
        <w:r w:rsidR="005A6AB6">
          <w:rPr>
            <w:lang w:val="en-US"/>
          </w:rPr>
          <w:t>beginning to</w:t>
        </w:r>
      </w:ins>
      <w:ins w:id="68" w:author="SemiA Petnathean" w:date="2020-09-13T16:57:00Z">
        <w:r w:rsidR="00510F1B">
          <w:rPr>
            <w:lang w:val="en-US"/>
          </w:rPr>
          <w:t xml:space="preserve"> share their information with others.</w:t>
        </w:r>
      </w:ins>
      <w:ins w:id="69" w:author="SemiA Petnathean" w:date="2020-09-13T16:38:00Z">
        <w:r w:rsidR="00DE6478">
          <w:rPr>
            <w:lang w:val="en-US"/>
          </w:rPr>
          <w:t xml:space="preserve"> However, both solutions are </w:t>
        </w:r>
      </w:ins>
      <w:ins w:id="70" w:author="SemiA Petnathean" w:date="2020-09-13T16:39:00Z">
        <w:r w:rsidR="00DE6478">
          <w:rPr>
            <w:lang w:val="en-US"/>
          </w:rPr>
          <w:t xml:space="preserve">not yet directly </w:t>
        </w:r>
      </w:ins>
      <w:ins w:id="71" w:author="SemiA Petnathean" w:date="2020-09-13T16:46:00Z">
        <w:r w:rsidR="00E957C7">
          <w:rPr>
            <w:lang w:val="en-US"/>
          </w:rPr>
          <w:t>introduced</w:t>
        </w:r>
      </w:ins>
      <w:ins w:id="72" w:author="SemiA Petnathean" w:date="2020-09-13T16:45:00Z">
        <w:r w:rsidR="00DE6478">
          <w:rPr>
            <w:lang w:val="en-US"/>
          </w:rPr>
          <w:t xml:space="preserve"> how Blockchain can help mitigate cyber-security threats threatening </w:t>
        </w:r>
      </w:ins>
      <w:ins w:id="73" w:author="SemiA Petnathean" w:date="2020-09-13T16:46:00Z">
        <w:r w:rsidR="00E60B84">
          <w:rPr>
            <w:lang w:val="en-US"/>
          </w:rPr>
          <w:t xml:space="preserve">integrity and availability of data in </w:t>
        </w:r>
      </w:ins>
      <w:ins w:id="74" w:author="SemiA Petnathean" w:date="2020-09-13T16:45:00Z">
        <w:r w:rsidR="00DE6478">
          <w:rPr>
            <w:lang w:val="en-US"/>
          </w:rPr>
          <w:t>healthcare domain.</w:t>
        </w:r>
      </w:ins>
      <w:ins w:id="75" w:author="SemiA Petnathean" w:date="2020-09-13T16:11:00Z">
        <w:r w:rsidR="007312F0">
          <w:rPr>
            <w:lang w:val="en-US"/>
          </w:rPr>
          <w:t xml:space="preserve"> </w:t>
        </w:r>
      </w:ins>
      <w:moveToRangeStart w:id="76" w:author="PCep" w:date="2020-09-11T14:14:00Z" w:name="move50726060"/>
      <w:moveTo w:id="77" w:author="PCep" w:date="2020-09-11T14:14:00Z">
        <w:r w:rsidR="000E73B3">
          <w:rPr>
            <w:lang w:val="en-US"/>
          </w:rPr>
          <w:t xml:space="preserve">In this work we propose a solution that can solve data integrity and availability issues </w:t>
        </w:r>
      </w:moveTo>
      <w:ins w:id="78" w:author="SemiA Petnathean" w:date="2020-09-13T16:48:00Z">
        <w:r w:rsidR="000144F2">
          <w:rPr>
            <w:lang w:val="en-US"/>
          </w:rPr>
          <w:t>while help</w:t>
        </w:r>
      </w:ins>
      <w:moveTo w:id="79" w:author="PCep" w:date="2020-09-11T14:14:00Z">
        <w:del w:id="80"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81" w:author="SemiA Petnathean" w:date="2020-09-13T17:01:00Z">
        <w:r w:rsidR="00B41B8A">
          <w:rPr>
            <w:rFonts w:cstheme="minorBidi"/>
            <w:szCs w:val="25"/>
            <w:lang w:val="en-US" w:bidi="th-TH"/>
          </w:rPr>
          <w:t xml:space="preserve"> by</w:t>
        </w:r>
      </w:ins>
      <w:ins w:id="82" w:author="PCep" w:date="2020-09-11T14:14:00Z">
        <w:del w:id="83" w:author="SemiA Petnathean" w:date="2020-09-13T17:01:00Z">
          <w:r w:rsidR="000E73B3" w:rsidDel="00B41B8A">
            <w:rPr>
              <w:lang w:val="en-US"/>
            </w:rPr>
            <w:delText xml:space="preserve">. </w:delText>
          </w:r>
        </w:del>
      </w:ins>
      <w:moveTo w:id="84" w:author="PCep" w:date="2020-09-11T14:14:00Z">
        <w:del w:id="85" w:author="PCep" w:date="2020-09-11T14:14:00Z">
          <w:r w:rsidR="000E73B3" w:rsidDel="000E73B3">
            <w:rPr>
              <w:lang w:val="en-US"/>
            </w:rPr>
            <w:delText>.</w:delText>
          </w:r>
        </w:del>
      </w:moveTo>
      <w:moveToRangeEnd w:id="76"/>
      <w:ins w:id="86" w:author="PCep" w:date="2020-09-11T14:13:00Z">
        <w:del w:id="87"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88" w:author="SemiA Petnathean" w:date="2020-09-13T17:01:00Z">
        <w:r w:rsidR="00B41B8A">
          <w:rPr>
            <w:rFonts w:cstheme="minorBidi"/>
            <w:szCs w:val="25"/>
            <w:lang w:val="en-US" w:bidi="th-TH"/>
          </w:rPr>
          <w:t>ing</w:t>
        </w:r>
      </w:ins>
      <w:ins w:id="89" w:author="PCep" w:date="2020-09-11T14:13:00Z">
        <w:del w:id="90"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ins w:id="91" w:author="SemiA Petnathean" w:date="2020-09-13T17:01:00Z">
        <w:r w:rsidR="000713E3">
          <w:rPr>
            <w:rFonts w:cstheme="minorBidi"/>
            <w:szCs w:val="25"/>
            <w:lang w:val="en-US" w:bidi="th-TH"/>
          </w:rPr>
          <w:t>S</w:t>
        </w:r>
      </w:ins>
      <w:ins w:id="92" w:author="PCep" w:date="2020-09-11T14:13:00Z">
        <w:del w:id="93"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 to enable implementation of IHE XDS.b Profile concept with Blockchain.</w:t>
        </w:r>
      </w:ins>
    </w:p>
    <w:p w14:paraId="654239AA" w14:textId="2DDD9C26" w:rsidR="00791F24" w:rsidRPr="00706B5F" w:rsidDel="00241DE8" w:rsidRDefault="00706B5F" w:rsidP="00791F24">
      <w:pPr>
        <w:pStyle w:val="BodyText"/>
        <w:rPr>
          <w:del w:id="94" w:author="PCep" w:date="2020-09-11T14:12:00Z"/>
          <w:lang w:val="en-US"/>
        </w:rPr>
      </w:pPr>
      <w:moveFromRangeStart w:id="95" w:author="PCep" w:date="2020-09-11T14:13:00Z" w:name="move50725997"/>
      <w:moveFrom w:id="96"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95"/>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97"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98"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99" w:author="SemiA Petnathean" w:date="2020-09-13T17:04:00Z">
        <w:r w:rsidR="00DA7F60">
          <w:rPr>
            <w:rFonts w:cstheme="minorBidi"/>
            <w:szCs w:val="25"/>
            <w:lang w:val="en-US" w:bidi="th-TH"/>
          </w:rPr>
          <w:t xml:space="preserve"> in se</w:t>
        </w:r>
      </w:ins>
      <w:ins w:id="100"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01"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02"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103"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04"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05" w:author="SemiA Petnathean" w:date="2020-09-13T16:20:00Z"/>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 xml:space="preserve">contain metadata about the record ownership, permissions </w:t>
      </w:r>
      <w:r w:rsidR="00A20C0C">
        <w:t>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rsidP="007312F0">
      <w:pPr>
        <w:jc w:val="both"/>
        <w:rPr>
          <w:rFonts w:cstheme="minorBidi"/>
          <w:lang w:bidi="th-TH"/>
        </w:rPr>
        <w:pPrChange w:id="106"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07" w:author="PCep" w:date="2020-09-11T14:14:00Z">
        <w:r w:rsidR="0049757A">
          <w:t xml:space="preserve"> [</w:t>
        </w:r>
        <w:r w:rsidR="0049757A" w:rsidRPr="0049757A">
          <w:rPr>
            <w:i/>
            <w:iCs/>
            <w:highlight w:val="yellow"/>
            <w:rPrChange w:id="108"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09"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rsidP="00D04BCA">
                              <w:pPr>
                                <w:pStyle w:val="Caption"/>
                                <w:rPr>
                                  <w:color w:val="auto"/>
                                  <w:sz w:val="20"/>
                                  <w:szCs w:val="25"/>
                                  <w:rPrChange w:id="110" w:author="SemiA Petnathean" w:date="2020-09-14T05:28:00Z">
                                    <w:rPr>
                                      <w:szCs w:val="25"/>
                                    </w:rPr>
                                  </w:rPrChange>
                                </w:rPr>
                                <w:pPrChange w:id="111" w:author="SemiA Petnathean" w:date="2020-09-14T05:28:00Z">
                                  <w:pPr>
                                    <w:jc w:val="both"/>
                                  </w:pPr>
                                </w:pPrChange>
                              </w:pPr>
                              <w:bookmarkStart w:id="112" w:name="_Ref50953823"/>
                              <w:ins w:id="113" w:author="SemiA Petnathean" w:date="2020-09-14T05:28:00Z">
                                <w:r w:rsidRPr="00D04BCA">
                                  <w:rPr>
                                    <w:color w:val="auto"/>
                                    <w:rPrChange w:id="114" w:author="SemiA Petnathean" w:date="2020-09-14T05:28:00Z">
                                      <w:rPr/>
                                    </w:rPrChange>
                                  </w:rPr>
                                  <w:t xml:space="preserve">Figure </w:t>
                                </w:r>
                                <w:r w:rsidRPr="00D04BCA">
                                  <w:rPr>
                                    <w:color w:val="auto"/>
                                    <w:rPrChange w:id="115" w:author="SemiA Petnathean" w:date="2020-09-14T05:28:00Z">
                                      <w:rPr/>
                                    </w:rPrChange>
                                  </w:rPr>
                                  <w:fldChar w:fldCharType="begin"/>
                                </w:r>
                                <w:r w:rsidRPr="00D04BCA">
                                  <w:rPr>
                                    <w:color w:val="auto"/>
                                    <w:rPrChange w:id="116" w:author="SemiA Petnathean" w:date="2020-09-14T05:28:00Z">
                                      <w:rPr/>
                                    </w:rPrChange>
                                  </w:rPr>
                                  <w:instrText xml:space="preserve"> SEQ Figure \* ARABIC </w:instrText>
                                </w:r>
                              </w:ins>
                              <w:r w:rsidRPr="00D04BCA">
                                <w:rPr>
                                  <w:color w:val="auto"/>
                                  <w:rPrChange w:id="117" w:author="SemiA Petnathean" w:date="2020-09-14T05:28:00Z">
                                    <w:rPr/>
                                  </w:rPrChange>
                                </w:rPr>
                                <w:fldChar w:fldCharType="separate"/>
                              </w:r>
                              <w:ins w:id="118" w:author="SemiA Petnathean" w:date="2020-09-14T05:28:00Z">
                                <w:r w:rsidRPr="00D04BCA">
                                  <w:rPr>
                                    <w:noProof/>
                                    <w:color w:val="auto"/>
                                    <w:rPrChange w:id="119" w:author="SemiA Petnathean" w:date="2020-09-14T05:28:00Z">
                                      <w:rPr>
                                        <w:noProof/>
                                      </w:rPr>
                                    </w:rPrChange>
                                  </w:rPr>
                                  <w:t>1</w:t>
                                </w:r>
                                <w:r w:rsidRPr="00D04BCA">
                                  <w:rPr>
                                    <w:color w:val="auto"/>
                                    <w:rPrChange w:id="120" w:author="SemiA Petnathean" w:date="2020-09-14T05:28:00Z">
                                      <w:rPr/>
                                    </w:rPrChange>
                                  </w:rPr>
                                  <w:fldChar w:fldCharType="end"/>
                                </w:r>
                                <w:bookmarkEnd w:id="112"/>
                                <w:r w:rsidRPr="00D04BCA">
                                  <w:rPr>
                                    <w:color w:val="auto"/>
                                    <w:rPrChange w:id="121" w:author="SemiA Petnathean" w:date="2020-09-14T05:28:00Z">
                                      <w:rPr/>
                                    </w:rPrChange>
                                  </w:rPr>
                                  <w:t xml:space="preserve"> </w:t>
                                </w:r>
                                <w:r w:rsidRPr="00D04BCA">
                                  <w:rPr>
                                    <w:color w:val="auto"/>
                                    <w:rPrChange w:id="122" w:author="SemiA Petnathean" w:date="2020-09-14T05:28:00Z">
                                      <w:rPr/>
                                    </w:rPrChange>
                                  </w:rPr>
                                  <w:t>Cross-Enterprise Document Sharing – Set b</w:t>
                                </w:r>
                                <w:r w:rsidRPr="00D04BCA">
                                  <w:rPr>
                                    <w:color w:val="auto"/>
                                    <w:rPrChange w:id="123" w:author="SemiA Petnathean" w:date="2020-09-14T05:28:00Z">
                                      <w:rPr/>
                                    </w:rPrChange>
                                  </w:rPr>
                                  <w:t xml:space="preserve"> </w:t>
                                </w:r>
                                <w:r w:rsidRPr="00D04BCA">
                                  <w:rPr>
                                    <w:color w:val="auto"/>
                                    <w:rPrChange w:id="124" w:author="SemiA Petnathean" w:date="2020-09-14T05:28:00Z">
                                      <w:rPr/>
                                    </w:rPrChange>
                                  </w:rPr>
                                  <w:fldChar w:fldCharType="begin" w:fldLock="1"/>
                                </w:r>
                                <w:r w:rsidRPr="00D04BCA">
                                  <w:rPr>
                                    <w:color w:val="auto"/>
                                    <w:rPrChange w:id="125"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26" w:author="SemiA Petnathean" w:date="2020-09-14T05:28:00Z">
                                      <w:rPr/>
                                    </w:rPrChange>
                                  </w:rPr>
                                  <w:fldChar w:fldCharType="separate"/>
                                </w:r>
                                <w:r w:rsidRPr="00D04BCA">
                                  <w:rPr>
                                    <w:i w:val="0"/>
                                    <w:noProof/>
                                    <w:color w:val="auto"/>
                                    <w:rPrChange w:id="127" w:author="SemiA Petnathean" w:date="2020-09-14T05:28:00Z">
                                      <w:rPr>
                                        <w:noProof/>
                                      </w:rPr>
                                    </w:rPrChange>
                                  </w:rPr>
                                  <w:t>[27]</w:t>
                                </w:r>
                                <w:r w:rsidRPr="00D04BCA">
                                  <w:rPr>
                                    <w:color w:val="auto"/>
                                    <w:rPrChange w:id="128" w:author="SemiA Petnathean" w:date="2020-09-14T05:28:00Z">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0"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D04BCA" w:rsidRDefault="00D04BCA" w:rsidP="00D04BCA">
                        <w:pPr>
                          <w:pStyle w:val="Caption"/>
                          <w:rPr>
                            <w:color w:val="auto"/>
                            <w:sz w:val="20"/>
                            <w:szCs w:val="25"/>
                            <w:rPrChange w:id="129" w:author="SemiA Petnathean" w:date="2020-09-14T05:28:00Z">
                              <w:rPr>
                                <w:szCs w:val="25"/>
                              </w:rPr>
                            </w:rPrChange>
                          </w:rPr>
                          <w:pPrChange w:id="130" w:author="SemiA Petnathean" w:date="2020-09-14T05:28:00Z">
                            <w:pPr>
                              <w:jc w:val="both"/>
                            </w:pPr>
                          </w:pPrChange>
                        </w:pPr>
                        <w:bookmarkStart w:id="131" w:name="_Ref50953823"/>
                        <w:ins w:id="132" w:author="SemiA Petnathean" w:date="2020-09-14T05:28:00Z">
                          <w:r w:rsidRPr="00D04BCA">
                            <w:rPr>
                              <w:color w:val="auto"/>
                              <w:rPrChange w:id="133" w:author="SemiA Petnathean" w:date="2020-09-14T05:28:00Z">
                                <w:rPr/>
                              </w:rPrChange>
                            </w:rPr>
                            <w:t xml:space="preserve">Figure </w:t>
                          </w:r>
                          <w:r w:rsidRPr="00D04BCA">
                            <w:rPr>
                              <w:color w:val="auto"/>
                              <w:rPrChange w:id="134" w:author="SemiA Petnathean" w:date="2020-09-14T05:28:00Z">
                                <w:rPr/>
                              </w:rPrChange>
                            </w:rPr>
                            <w:fldChar w:fldCharType="begin"/>
                          </w:r>
                          <w:r w:rsidRPr="00D04BCA">
                            <w:rPr>
                              <w:color w:val="auto"/>
                              <w:rPrChange w:id="135" w:author="SemiA Petnathean" w:date="2020-09-14T05:28:00Z">
                                <w:rPr/>
                              </w:rPrChange>
                            </w:rPr>
                            <w:instrText xml:space="preserve"> SEQ Figure \* ARABIC </w:instrText>
                          </w:r>
                        </w:ins>
                        <w:r w:rsidRPr="00D04BCA">
                          <w:rPr>
                            <w:color w:val="auto"/>
                            <w:rPrChange w:id="136" w:author="SemiA Petnathean" w:date="2020-09-14T05:28:00Z">
                              <w:rPr/>
                            </w:rPrChange>
                          </w:rPr>
                          <w:fldChar w:fldCharType="separate"/>
                        </w:r>
                        <w:ins w:id="137" w:author="SemiA Petnathean" w:date="2020-09-14T05:28:00Z">
                          <w:r w:rsidRPr="00D04BCA">
                            <w:rPr>
                              <w:noProof/>
                              <w:color w:val="auto"/>
                              <w:rPrChange w:id="138" w:author="SemiA Petnathean" w:date="2020-09-14T05:28:00Z">
                                <w:rPr>
                                  <w:noProof/>
                                </w:rPr>
                              </w:rPrChange>
                            </w:rPr>
                            <w:t>1</w:t>
                          </w:r>
                          <w:r w:rsidRPr="00D04BCA">
                            <w:rPr>
                              <w:color w:val="auto"/>
                              <w:rPrChange w:id="139" w:author="SemiA Petnathean" w:date="2020-09-14T05:28:00Z">
                                <w:rPr/>
                              </w:rPrChange>
                            </w:rPr>
                            <w:fldChar w:fldCharType="end"/>
                          </w:r>
                          <w:bookmarkEnd w:id="131"/>
                          <w:r w:rsidRPr="00D04BCA">
                            <w:rPr>
                              <w:color w:val="auto"/>
                              <w:rPrChange w:id="140" w:author="SemiA Petnathean" w:date="2020-09-14T05:28:00Z">
                                <w:rPr/>
                              </w:rPrChange>
                            </w:rPr>
                            <w:t xml:space="preserve"> </w:t>
                          </w:r>
                          <w:r w:rsidRPr="00D04BCA">
                            <w:rPr>
                              <w:color w:val="auto"/>
                              <w:rPrChange w:id="141" w:author="SemiA Petnathean" w:date="2020-09-14T05:28:00Z">
                                <w:rPr/>
                              </w:rPrChange>
                            </w:rPr>
                            <w:t>Cross-Enterprise Document Sharing – Set b</w:t>
                          </w:r>
                          <w:r w:rsidRPr="00D04BCA">
                            <w:rPr>
                              <w:color w:val="auto"/>
                              <w:rPrChange w:id="142" w:author="SemiA Petnathean" w:date="2020-09-14T05:28:00Z">
                                <w:rPr/>
                              </w:rPrChange>
                            </w:rPr>
                            <w:t xml:space="preserve"> </w:t>
                          </w:r>
                          <w:r w:rsidRPr="00D04BCA">
                            <w:rPr>
                              <w:color w:val="auto"/>
                              <w:rPrChange w:id="143" w:author="SemiA Petnathean" w:date="2020-09-14T05:28:00Z">
                                <w:rPr/>
                              </w:rPrChange>
                            </w:rPr>
                            <w:fldChar w:fldCharType="begin" w:fldLock="1"/>
                          </w:r>
                          <w:r w:rsidRPr="00D04BCA">
                            <w:rPr>
                              <w:color w:val="auto"/>
                              <w:rPrChange w:id="144" w:author="SemiA Petnathean" w:date="2020-09-14T05:28:00Z">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45" w:author="SemiA Petnathean" w:date="2020-09-14T05:28:00Z">
                                <w:rPr/>
                              </w:rPrChange>
                            </w:rPr>
                            <w:fldChar w:fldCharType="separate"/>
                          </w:r>
                          <w:r w:rsidRPr="00D04BCA">
                            <w:rPr>
                              <w:i w:val="0"/>
                              <w:noProof/>
                              <w:color w:val="auto"/>
                              <w:rPrChange w:id="146" w:author="SemiA Petnathean" w:date="2020-09-14T05:28:00Z">
                                <w:rPr>
                                  <w:noProof/>
                                </w:rPr>
                              </w:rPrChange>
                            </w:rPr>
                            <w:t>[27]</w:t>
                          </w:r>
                          <w:r w:rsidRPr="00D04BCA">
                            <w:rPr>
                              <w:color w:val="auto"/>
                              <w:rPrChange w:id="147" w:author="SemiA Petnathean" w:date="2020-09-14T05:28:00Z">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ins w:id="148" w:author="PCep" w:date="2020-09-11T14:15:00Z">
        <w:r w:rsidR="0076086D">
          <w:t xml:space="preserve"> </w:t>
        </w:r>
      </w:ins>
    </w:p>
    <w:p w14:paraId="033F0D4D" w14:textId="2A9394BA" w:rsidR="00C975F5" w:rsidDel="00D04BCA" w:rsidRDefault="00595DD8" w:rsidP="00A467AF">
      <w:pPr>
        <w:ind w:firstLine="284"/>
        <w:jc w:val="both"/>
        <w:rPr>
          <w:del w:id="149" w:author="SemiA Petnathean" w:date="2020-09-14T05:28:00Z"/>
        </w:rPr>
        <w:pPrChange w:id="150" w:author="SemiA Petnathean" w:date="2020-09-14T05:46:00Z">
          <w:pPr>
            <w:jc w:val="both"/>
          </w:pPr>
        </w:pPrChange>
      </w:pPr>
      <w:ins w:id="151" w:author="SemiA Petnathean" w:date="2020-09-14T04:57:00Z">
        <w:r>
          <w:rPr>
            <w:rFonts w:cstheme="minorBidi"/>
            <w:szCs w:val="25"/>
            <w:lang w:bidi="th-TH"/>
          </w:rPr>
          <w:t>In</w:t>
        </w:r>
      </w:ins>
      <w:ins w:id="152"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ins>
      <w:r w:rsidR="0094388C">
        <w:rPr>
          <w:rFonts w:cstheme="minorBidi"/>
          <w:szCs w:val="25"/>
          <w:lang w:bidi="th-TH"/>
        </w:rPr>
        <w:fldChar w:fldCharType="separate"/>
      </w:r>
      <w:ins w:id="153" w:author="SemiA Petnathean" w:date="2020-09-14T05:30:00Z">
        <w:r w:rsidR="0094388C" w:rsidRPr="00D04BCA">
          <w:rPr>
            <w:rPrChange w:id="154" w:author="SemiA Petnathean" w:date="2020-09-14T05:28:00Z">
              <w:rPr/>
            </w:rPrChange>
          </w:rPr>
          <w:t xml:space="preserve">Figure </w:t>
        </w:r>
        <w:r w:rsidR="0094388C" w:rsidRPr="00D04BCA">
          <w:rPr>
            <w:noProof/>
            <w:rPrChange w:id="155" w:author="SemiA Petnathean" w:date="2020-09-14T05:28:00Z">
              <w:rPr>
                <w:noProof/>
              </w:rPr>
            </w:rPrChange>
          </w:rPr>
          <w:t>1</w:t>
        </w:r>
        <w:r w:rsidR="0094388C">
          <w:rPr>
            <w:rFonts w:cstheme="minorBidi"/>
            <w:szCs w:val="25"/>
            <w:lang w:bidi="th-TH"/>
          </w:rPr>
          <w:fldChar w:fldCharType="end"/>
        </w:r>
      </w:ins>
      <w:ins w:id="156" w:author="SemiA Petnathean" w:date="2020-09-14T04:57:00Z">
        <w:r>
          <w:rPr>
            <w:rFonts w:cstheme="minorBidi"/>
            <w:szCs w:val="25"/>
            <w:lang w:bidi="th-TH"/>
          </w:rPr>
          <w:t xml:space="preserve">, </w:t>
        </w:r>
      </w:ins>
      <w:ins w:id="157" w:author="SemiA Petnathean" w:date="2020-09-14T05:02:00Z">
        <w:r>
          <w:rPr>
            <w:rFonts w:cstheme="minorBidi"/>
            <w:szCs w:val="25"/>
            <w:lang w:bidi="th-TH"/>
          </w:rPr>
          <w:t>each XDS “Actor” represent machine or software which take the role</w:t>
        </w:r>
      </w:ins>
      <w:ins w:id="158" w:author="SemiA Petnathean" w:date="2020-09-14T05:03:00Z">
        <w:r>
          <w:rPr>
            <w:rFonts w:cstheme="minorBidi"/>
            <w:szCs w:val="25"/>
            <w:lang w:bidi="th-TH"/>
          </w:rPr>
          <w:t xml:space="preserve"> in XDS.b Profile. </w:t>
        </w:r>
      </w:ins>
      <w:ins w:id="159" w:author="SemiA Petnathean" w:date="2020-09-14T05:02:00Z">
        <w:r>
          <w:rPr>
            <w:rFonts w:cstheme="minorBidi"/>
            <w:szCs w:val="25"/>
            <w:lang w:bidi="th-TH"/>
          </w:rPr>
          <w:t>H</w:t>
        </w:r>
      </w:ins>
      <w:ins w:id="160" w:author="SemiA Petnathean" w:date="2020-09-14T04:57:00Z">
        <w:r>
          <w:rPr>
            <w:rFonts w:cstheme="minorBidi"/>
            <w:szCs w:val="25"/>
            <w:lang w:bidi="th-TH"/>
          </w:rPr>
          <w:t>ealth document</w:t>
        </w:r>
      </w:ins>
      <w:ins w:id="161" w:author="SemiA Petnathean" w:date="2020-09-14T04:59:00Z">
        <w:r>
          <w:rPr>
            <w:rFonts w:cstheme="minorBidi"/>
            <w:szCs w:val="25"/>
            <w:lang w:bidi="th-TH"/>
          </w:rPr>
          <w:t xml:space="preserve"> and its META-data attributes</w:t>
        </w:r>
      </w:ins>
      <w:ins w:id="162" w:author="SemiA Petnathean" w:date="2020-09-14T04:57:00Z">
        <w:r>
          <w:rPr>
            <w:rFonts w:cstheme="minorBidi"/>
            <w:szCs w:val="25"/>
            <w:lang w:bidi="th-TH"/>
          </w:rPr>
          <w:t xml:space="preserve"> initially generated from Document Source Actor such as X-ray m</w:t>
        </w:r>
      </w:ins>
      <w:ins w:id="163" w:author="SemiA Petnathean" w:date="2020-09-14T04:58:00Z">
        <w:r>
          <w:rPr>
            <w:rFonts w:cstheme="minorBidi"/>
            <w:szCs w:val="25"/>
            <w:lang w:bidi="th-TH"/>
          </w:rPr>
          <w:t xml:space="preserve">achine, physician terminal, </w:t>
        </w:r>
      </w:ins>
      <w:ins w:id="164" w:author="SemiA Petnathean" w:date="2020-09-14T05:03:00Z">
        <w:r w:rsidR="00000576">
          <w:rPr>
            <w:rFonts w:cstheme="minorBidi"/>
            <w:szCs w:val="25"/>
            <w:lang w:bidi="th-TH"/>
          </w:rPr>
          <w:t>etc.</w:t>
        </w:r>
      </w:ins>
      <w:ins w:id="165" w:author="SemiA Petnathean" w:date="2020-09-14T04:58:00Z">
        <w:r>
          <w:rPr>
            <w:rFonts w:cstheme="minorBidi"/>
            <w:szCs w:val="25"/>
            <w:lang w:bidi="th-TH"/>
          </w:rPr>
          <w:t xml:space="preserve"> The generated document</w:t>
        </w:r>
      </w:ins>
      <w:ins w:id="166" w:author="SemiA Petnathean" w:date="2020-09-14T04:59:00Z">
        <w:r>
          <w:rPr>
            <w:rFonts w:cstheme="minorBidi"/>
            <w:szCs w:val="25"/>
            <w:lang w:bidi="th-TH"/>
          </w:rPr>
          <w:t xml:space="preserve"> and its META then </w:t>
        </w:r>
      </w:ins>
      <w:ins w:id="167" w:author="SemiA Petnathean" w:date="2020-09-14T05:01:00Z">
        <w:r>
          <w:rPr>
            <w:rFonts w:cstheme="minorBidi"/>
            <w:szCs w:val="25"/>
            <w:lang w:bidi="th-TH"/>
          </w:rPr>
          <w:t>store</w:t>
        </w:r>
      </w:ins>
      <w:ins w:id="168" w:author="SemiA Petnathean" w:date="2020-09-14T05:02:00Z">
        <w:r>
          <w:rPr>
            <w:rFonts w:cstheme="minorBidi"/>
            <w:szCs w:val="25"/>
            <w:lang w:bidi="th-TH"/>
          </w:rPr>
          <w:t xml:space="preserve"> in</w:t>
        </w:r>
      </w:ins>
      <w:ins w:id="169" w:author="SemiA Petnathean" w:date="2020-09-14T05:00:00Z">
        <w:r>
          <w:rPr>
            <w:rFonts w:cstheme="minorBidi"/>
            <w:szCs w:val="25"/>
            <w:lang w:bidi="th-TH"/>
          </w:rPr>
          <w:t xml:space="preserve"> Document Repository</w:t>
        </w:r>
      </w:ins>
      <w:ins w:id="170" w:author="SemiA Petnathean" w:date="2020-09-14T05:02:00Z">
        <w:r>
          <w:rPr>
            <w:rFonts w:cstheme="minorBidi"/>
            <w:szCs w:val="25"/>
            <w:lang w:bidi="th-TH"/>
          </w:rPr>
          <w:t xml:space="preserve"> Actor</w:t>
        </w:r>
      </w:ins>
      <w:ins w:id="171" w:author="SemiA Petnathean" w:date="2020-09-14T05:00:00Z">
        <w:r>
          <w:rPr>
            <w:rFonts w:cstheme="minorBidi"/>
            <w:szCs w:val="25"/>
            <w:lang w:bidi="th-TH"/>
          </w:rPr>
          <w:t xml:space="preserve"> via Provide &amp; Register Document Set-b [ITI-41] tra</w:t>
        </w:r>
      </w:ins>
      <w:ins w:id="172" w:author="SemiA Petnathean" w:date="2020-09-14T05:01:00Z">
        <w:r>
          <w:rPr>
            <w:rFonts w:cstheme="minorBidi"/>
            <w:szCs w:val="25"/>
            <w:lang w:bidi="th-TH"/>
          </w:rPr>
          <w:t>nsaction</w:t>
        </w:r>
      </w:ins>
      <w:ins w:id="173" w:author="SemiA Petnathean" w:date="2020-09-14T05:03:00Z">
        <w:r w:rsidR="00000576">
          <w:rPr>
            <w:rFonts w:cstheme="minorBidi"/>
            <w:szCs w:val="25"/>
            <w:lang w:bidi="th-TH"/>
          </w:rPr>
          <w:t xml:space="preserve">. </w:t>
        </w:r>
      </w:ins>
      <w:ins w:id="174" w:author="SemiA Petnathean" w:date="2020-09-14T05:04:00Z">
        <w:r w:rsidR="00000576">
          <w:rPr>
            <w:rFonts w:cstheme="minorBidi"/>
            <w:szCs w:val="25"/>
            <w:lang w:bidi="th-TH"/>
          </w:rPr>
          <w:t xml:space="preserve">The actor mostly referred to </w:t>
        </w:r>
      </w:ins>
      <w:ins w:id="175" w:author="SemiA Petnathean" w:date="2020-09-14T05:05:00Z">
        <w:r w:rsidR="00000576">
          <w:rPr>
            <w:rFonts w:cstheme="minorBidi"/>
            <w:szCs w:val="25"/>
            <w:lang w:bidi="th-TH"/>
          </w:rPr>
          <w:t xml:space="preserve">database or server which keep health document available and ready for usage in healthcare operation. </w:t>
        </w:r>
      </w:ins>
      <w:ins w:id="176" w:author="SemiA Petnathean" w:date="2020-09-14T05:06:00Z">
        <w:r w:rsidR="00000576">
          <w:rPr>
            <w:rFonts w:cstheme="minorBidi"/>
            <w:szCs w:val="25"/>
            <w:lang w:bidi="th-TH"/>
          </w:rPr>
          <w:t xml:space="preserve">After that, Document Repository Actor register META-data attributes of stored document </w:t>
        </w:r>
      </w:ins>
      <w:ins w:id="177" w:author="SemiA Petnathean" w:date="2020-09-14T05:07:00Z">
        <w:r w:rsidR="00000576">
          <w:rPr>
            <w:rFonts w:cstheme="minorBidi"/>
            <w:szCs w:val="25"/>
            <w:lang w:bidi="th-TH"/>
          </w:rPr>
          <w:t>to Document Registry Actor via Register Document Set-b [ITI-</w:t>
        </w:r>
      </w:ins>
      <w:ins w:id="178" w:author="SemiA Petnathean" w:date="2020-09-14T05:08:00Z">
        <w:r w:rsidR="00000576">
          <w:rPr>
            <w:rFonts w:cstheme="minorBidi"/>
            <w:szCs w:val="25"/>
            <w:lang w:bidi="th-TH"/>
          </w:rPr>
          <w:t>4</w:t>
        </w:r>
      </w:ins>
      <w:ins w:id="179" w:author="SemiA Petnathean" w:date="2020-09-14T05:19:00Z">
        <w:r w:rsidR="002C0AAF">
          <w:rPr>
            <w:rFonts w:cstheme="minorBidi"/>
            <w:szCs w:val="25"/>
            <w:lang w:bidi="th-TH"/>
          </w:rPr>
          <w:t>2</w:t>
        </w:r>
      </w:ins>
      <w:ins w:id="180" w:author="SemiA Petnathean" w:date="2020-09-14T05:08:00Z">
        <w:r w:rsidR="00000576">
          <w:rPr>
            <w:rFonts w:cstheme="minorBidi"/>
            <w:szCs w:val="25"/>
            <w:lang w:bidi="th-TH"/>
          </w:rPr>
          <w:t xml:space="preserve">] transaction. The META-data attributes will contain information essential for Document Consumer Actor to </w:t>
        </w:r>
      </w:ins>
      <w:ins w:id="181" w:author="SemiA Petnathean" w:date="2020-09-14T05:09:00Z">
        <w:r w:rsidR="00000576">
          <w:rPr>
            <w:rFonts w:cstheme="minorBidi"/>
            <w:szCs w:val="25"/>
            <w:lang w:bidi="th-TH"/>
          </w:rPr>
          <w:t xml:space="preserve">discover health document available within XDS Affinity Domain and </w:t>
        </w:r>
      </w:ins>
      <w:ins w:id="182"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183" w:author="SemiA Petnathean" w:date="2020-09-14T05:14:00Z">
        <w:r w:rsidR="00223ECB">
          <w:rPr>
            <w:rFonts w:cstheme="minorBidi"/>
            <w:szCs w:val="25"/>
            <w:lang w:bidi="th-TH"/>
          </w:rPr>
          <w:t xml:space="preserve"> </w:t>
        </w:r>
      </w:ins>
      <w:ins w:id="184" w:author="SemiA Petnathean" w:date="2020-09-14T05:13:00Z">
        <w:r w:rsidR="00223ECB">
          <w:rPr>
            <w:rFonts w:cstheme="minorBidi"/>
            <w:szCs w:val="25"/>
            <w:lang w:bidi="th-TH"/>
          </w:rPr>
          <w:t>query</w:t>
        </w:r>
      </w:ins>
      <w:ins w:id="185" w:author="SemiA Petnathean" w:date="2020-09-14T05:16:00Z">
        <w:r w:rsidR="00223ECB">
          <w:rPr>
            <w:rFonts w:cstheme="minorBidi"/>
            <w:szCs w:val="25"/>
            <w:lang w:bidi="th-TH"/>
          </w:rPr>
          <w:t xml:space="preserve"> </w:t>
        </w:r>
      </w:ins>
      <w:ins w:id="186" w:author="SemiA Petnathean" w:date="2020-09-14T05:13:00Z">
        <w:r w:rsidR="00223ECB">
          <w:rPr>
            <w:rFonts w:cstheme="minorBidi"/>
            <w:szCs w:val="25"/>
            <w:lang w:bidi="th-TH"/>
          </w:rPr>
          <w:t xml:space="preserve">for information of </w:t>
        </w:r>
      </w:ins>
      <w:ins w:id="187" w:author="SemiA Petnathean" w:date="2020-09-14T05:16:00Z">
        <w:r w:rsidR="00223ECB">
          <w:rPr>
            <w:rFonts w:cstheme="minorBidi"/>
            <w:szCs w:val="25"/>
            <w:lang w:bidi="th-TH"/>
          </w:rPr>
          <w:t>registered</w:t>
        </w:r>
      </w:ins>
      <w:ins w:id="188" w:author="SemiA Petnathean" w:date="2020-09-14T05:13:00Z">
        <w:r w:rsidR="00223ECB">
          <w:rPr>
            <w:rFonts w:cstheme="minorBidi"/>
            <w:szCs w:val="25"/>
            <w:lang w:bidi="th-TH"/>
          </w:rPr>
          <w:t xml:space="preserve"> document</w:t>
        </w:r>
      </w:ins>
      <w:ins w:id="189" w:author="SemiA Petnathean" w:date="2020-09-14T05:16:00Z">
        <w:r w:rsidR="00223ECB">
          <w:rPr>
            <w:rFonts w:cstheme="minorBidi"/>
            <w:szCs w:val="25"/>
            <w:lang w:bidi="th-TH"/>
          </w:rPr>
          <w:t xml:space="preserve"> in Document Registry Actor</w:t>
        </w:r>
      </w:ins>
      <w:ins w:id="190" w:author="SemiA Petnathean" w:date="2020-09-14T05:13:00Z">
        <w:r w:rsidR="00223ECB">
          <w:rPr>
            <w:rFonts w:cstheme="minorBidi"/>
            <w:szCs w:val="25"/>
            <w:lang w:bidi="th-TH"/>
          </w:rPr>
          <w:t xml:space="preserve"> </w:t>
        </w:r>
      </w:ins>
      <w:ins w:id="191" w:author="SemiA Petnathean" w:date="2020-09-14T05:14:00Z">
        <w:r w:rsidR="00223ECB">
          <w:rPr>
            <w:rFonts w:cstheme="minorBidi"/>
            <w:szCs w:val="25"/>
            <w:lang w:bidi="th-TH"/>
          </w:rPr>
          <w:t>via Regi</w:t>
        </w:r>
      </w:ins>
      <w:ins w:id="192" w:author="SemiA Petnathean" w:date="2020-09-14T05:15:00Z">
        <w:r w:rsidR="00223ECB">
          <w:rPr>
            <w:rFonts w:cstheme="minorBidi"/>
            <w:szCs w:val="25"/>
            <w:lang w:bidi="th-TH"/>
          </w:rPr>
          <w:t>stry Stored Query [ITI-18] transaction.</w:t>
        </w:r>
      </w:ins>
      <w:ins w:id="193" w:author="SemiA Petnathean" w:date="2020-09-14T05:17:00Z">
        <w:r w:rsidR="0057136C">
          <w:rPr>
            <w:rFonts w:cstheme="minorBidi"/>
            <w:szCs w:val="25"/>
            <w:lang w:bidi="th-TH"/>
          </w:rPr>
          <w:t xml:space="preserve"> Document Registry then return query result to Document Consumer Actor via transaction following ITI-18 format.</w:t>
        </w:r>
      </w:ins>
      <w:ins w:id="194" w:author="SemiA Petnathean" w:date="2020-09-14T05:18:00Z">
        <w:r w:rsidR="002C0AAF">
          <w:rPr>
            <w:rFonts w:cstheme="minorBidi"/>
            <w:szCs w:val="25"/>
            <w:lang w:bidi="th-TH"/>
          </w:rPr>
          <w:t xml:space="preserve"> Eventually, Document Consumer Actor use information provided by query result to retrieve </w:t>
        </w:r>
      </w:ins>
      <w:ins w:id="195" w:author="SemiA Petnathean" w:date="2020-09-14T05:19:00Z">
        <w:r w:rsidR="002C0AAF">
          <w:rPr>
            <w:rFonts w:cstheme="minorBidi"/>
            <w:szCs w:val="25"/>
            <w:lang w:bidi="th-TH"/>
          </w:rPr>
          <w:t xml:space="preserve">the document from its repository using Retrieve Document Set </w:t>
        </w:r>
      </w:ins>
      <w:ins w:id="196" w:author="SemiA Petnathean" w:date="2020-09-14T05:20:00Z">
        <w:r w:rsidR="002C0AAF">
          <w:rPr>
            <w:rFonts w:cstheme="minorBidi"/>
            <w:szCs w:val="25"/>
            <w:lang w:bidi="th-TH"/>
          </w:rPr>
          <w:t>[ITI-43]</w:t>
        </w:r>
      </w:ins>
      <w:ins w:id="197" w:author="SemiA Petnathean" w:date="2020-09-14T05:21:00Z">
        <w:r w:rsidR="00B220A8">
          <w:rPr>
            <w:rFonts w:cstheme="minorBidi"/>
            <w:szCs w:val="25"/>
            <w:lang w:bidi="th-TH"/>
          </w:rPr>
          <w:t xml:space="preserve"> transaction. It is expected that Document Repository Actor response</w:t>
        </w:r>
      </w:ins>
      <w:ins w:id="198" w:author="SemiA Petnathean" w:date="2020-09-14T05:23:00Z">
        <w:r w:rsidR="00360548">
          <w:rPr>
            <w:rFonts w:cstheme="minorBidi"/>
            <w:szCs w:val="25"/>
            <w:lang w:bidi="th-TH"/>
          </w:rPr>
          <w:t xml:space="preserve"> to the request</w:t>
        </w:r>
      </w:ins>
      <w:ins w:id="199" w:author="SemiA Petnathean" w:date="2020-09-14T05:21:00Z">
        <w:r w:rsidR="00B220A8">
          <w:rPr>
            <w:rFonts w:cstheme="minorBidi"/>
            <w:szCs w:val="25"/>
            <w:lang w:bidi="th-TH"/>
          </w:rPr>
          <w:t xml:space="preserve"> by sending </w:t>
        </w:r>
      </w:ins>
      <w:ins w:id="200" w:author="SemiA Petnathean" w:date="2020-09-14T05:22:00Z">
        <w:r w:rsidR="00B220A8">
          <w:rPr>
            <w:rFonts w:cstheme="minorBidi"/>
            <w:szCs w:val="25"/>
            <w:lang w:bidi="th-TH"/>
          </w:rPr>
          <w:t xml:space="preserve">copy of the document back to </w:t>
        </w:r>
      </w:ins>
      <w:ins w:id="201" w:author="SemiA Petnathean" w:date="2020-09-14T05:23:00Z">
        <w:r w:rsidR="00695A3B">
          <w:rPr>
            <w:rFonts w:cstheme="minorBidi"/>
            <w:szCs w:val="25"/>
            <w:lang w:bidi="th-TH"/>
          </w:rPr>
          <w:t>the</w:t>
        </w:r>
      </w:ins>
      <w:ins w:id="202" w:author="SemiA Petnathean" w:date="2020-09-14T05:22:00Z">
        <w:r w:rsidR="00B220A8">
          <w:rPr>
            <w:rFonts w:cstheme="minorBidi"/>
            <w:szCs w:val="25"/>
            <w:lang w:bidi="th-TH"/>
          </w:rPr>
          <w:t xml:space="preserve"> Document Consumer Actor.</w:t>
        </w:r>
      </w:ins>
      <w:ins w:id="203" w:author="SemiA Petnathean" w:date="2020-09-14T05:23:00Z">
        <w:r w:rsidR="00D04BCA">
          <w:rPr>
            <w:rFonts w:cstheme="minorBidi"/>
            <w:szCs w:val="25"/>
            <w:lang w:bidi="th-TH"/>
          </w:rPr>
          <w:t xml:space="preserve"> For On-Demand Docu</w:t>
        </w:r>
      </w:ins>
      <w:ins w:id="204" w:author="SemiA Petnathean" w:date="2020-09-14T05:24:00Z">
        <w:r w:rsidR="00D04BCA">
          <w:rPr>
            <w:rFonts w:cstheme="minorBidi"/>
            <w:szCs w:val="25"/>
            <w:lang w:bidi="th-TH"/>
          </w:rPr>
          <w:t>ment Source, it is equivalent to Document Repository Actor as both</w:t>
        </w:r>
      </w:ins>
      <w:ins w:id="205" w:author="SemiA Petnathean" w:date="2020-09-14T05:25:00Z">
        <w:r w:rsidR="00D04BCA">
          <w:rPr>
            <w:rFonts w:cstheme="minorBidi"/>
            <w:szCs w:val="25"/>
            <w:lang w:bidi="th-TH"/>
          </w:rPr>
          <w:t xml:space="preserve"> are where Document Consumer retrieve </w:t>
        </w:r>
      </w:ins>
      <w:ins w:id="206" w:author="SemiA Petnathean" w:date="2020-09-14T05:26:00Z">
        <w:r w:rsidR="00D04BCA">
          <w:rPr>
            <w:rFonts w:cstheme="minorBidi"/>
            <w:szCs w:val="25"/>
            <w:lang w:bidi="th-TH"/>
          </w:rPr>
          <w:t>those documents</w:t>
        </w:r>
      </w:ins>
      <w:ins w:id="207" w:author="SemiA Petnathean" w:date="2020-09-14T05:25:00Z">
        <w:r w:rsidR="00D04BCA">
          <w:rPr>
            <w:rFonts w:cstheme="minorBidi"/>
            <w:szCs w:val="25"/>
            <w:lang w:bidi="th-TH"/>
          </w:rPr>
          <w:t xml:space="preserve"> they seek</w:t>
        </w:r>
      </w:ins>
      <w:ins w:id="208" w:author="SemiA Petnathean" w:date="2020-09-14T05:26:00Z">
        <w:r w:rsidR="00D04BCA">
          <w:rPr>
            <w:rFonts w:cstheme="minorBidi"/>
            <w:szCs w:val="25"/>
            <w:lang w:bidi="th-TH"/>
          </w:rPr>
          <w:t>. The only</w:t>
        </w:r>
      </w:ins>
      <w:ins w:id="209" w:author="SemiA Petnathean" w:date="2020-09-14T05:15:00Z">
        <w:r w:rsidR="00223ECB">
          <w:rPr>
            <w:rFonts w:cstheme="minorBidi"/>
            <w:szCs w:val="25"/>
            <w:lang w:bidi="th-TH"/>
          </w:rPr>
          <w:t xml:space="preserve"> </w:t>
        </w:r>
      </w:ins>
      <w:ins w:id="210" w:author="SemiA Petnathean" w:date="2020-09-14T05:26:00Z">
        <w:r w:rsidR="00D04BCA">
          <w:rPr>
            <w:rFonts w:cstheme="minorBidi"/>
            <w:szCs w:val="25"/>
            <w:lang w:bidi="th-TH"/>
          </w:rPr>
          <w:t>different is that On-Demand Document Source</w:t>
        </w:r>
      </w:ins>
      <w:ins w:id="211" w:author="SemiA Petnathean" w:date="2020-09-14T05:30:00Z">
        <w:r w:rsidR="00294530">
          <w:rPr>
            <w:rFonts w:cstheme="minorBidi"/>
            <w:szCs w:val="25"/>
            <w:lang w:bidi="th-TH"/>
          </w:rPr>
          <w:t xml:space="preserve"> act as repository which will</w:t>
        </w:r>
      </w:ins>
      <w:ins w:id="212" w:author="SemiA Petnathean" w:date="2020-09-14T05:31:00Z">
        <w:r w:rsidR="00294530">
          <w:rPr>
            <w:rFonts w:cstheme="minorBidi"/>
            <w:szCs w:val="25"/>
            <w:lang w:bidi="th-TH"/>
          </w:rPr>
          <w:t xml:space="preserve"> immediately</w:t>
        </w:r>
      </w:ins>
      <w:ins w:id="213" w:author="SemiA Petnathean" w:date="2020-09-14T05:30:00Z">
        <w:r w:rsidR="00294530">
          <w:rPr>
            <w:rFonts w:cstheme="minorBidi"/>
            <w:szCs w:val="25"/>
            <w:lang w:bidi="th-TH"/>
          </w:rPr>
          <w:t xml:space="preserve"> </w:t>
        </w:r>
      </w:ins>
      <w:ins w:id="214" w:author="SemiA Petnathean" w:date="2020-09-14T05:31:00Z">
        <w:r w:rsidR="00294530">
          <w:rPr>
            <w:rFonts w:cstheme="minorBidi"/>
            <w:szCs w:val="25"/>
            <w:lang w:bidi="th-TH"/>
          </w:rPr>
          <w:t>generate health document at the time of request</w:t>
        </w:r>
      </w:ins>
      <w:ins w:id="215" w:author="SemiA Petnathean" w:date="2020-09-14T05:32:00Z">
        <w:r w:rsidR="00294530">
          <w:rPr>
            <w:rFonts w:cstheme="minorBidi"/>
            <w:szCs w:val="25"/>
            <w:lang w:bidi="th-TH"/>
          </w:rPr>
          <w:t xml:space="preserve"> as the document only represent its subject</w:t>
        </w:r>
      </w:ins>
      <w:ins w:id="216" w:author="SemiA Petnathean" w:date="2020-09-14T05:33:00Z">
        <w:r w:rsidR="00294530">
          <w:rPr>
            <w:rFonts w:cstheme="minorBidi"/>
            <w:szCs w:val="25"/>
            <w:lang w:bidi="th-TH"/>
          </w:rPr>
          <w:t xml:space="preserve"> at the time</w:t>
        </w:r>
      </w:ins>
      <w:ins w:id="217" w:author="SemiA Petnathean" w:date="2020-09-14T05:36:00Z">
        <w:r w:rsidR="008F1A27">
          <w:rPr>
            <w:rFonts w:cstheme="minorBidi"/>
            <w:szCs w:val="25"/>
            <w:lang w:bidi="th-TH"/>
          </w:rPr>
          <w:t>,</w:t>
        </w:r>
      </w:ins>
      <w:ins w:id="218" w:author="SemiA Petnathean" w:date="2020-09-14T05:33:00Z">
        <w:r w:rsidR="006C001D">
          <w:rPr>
            <w:rFonts w:cstheme="minorBidi"/>
            <w:szCs w:val="25"/>
            <w:lang w:bidi="th-TH"/>
          </w:rPr>
          <w:t xml:space="preserve"> while document</w:t>
        </w:r>
      </w:ins>
      <w:ins w:id="219" w:author="SemiA Petnathean" w:date="2020-09-14T05:34:00Z">
        <w:r w:rsidR="006C001D">
          <w:rPr>
            <w:rFonts w:cstheme="minorBidi"/>
            <w:szCs w:val="25"/>
            <w:lang w:bidi="th-TH"/>
          </w:rPr>
          <w:t xml:space="preserve"> stored within Document Repository represent event in health operation that already e</w:t>
        </w:r>
      </w:ins>
      <w:ins w:id="220" w:author="SemiA Petnathean" w:date="2020-09-14T05:35:00Z">
        <w:r w:rsidR="006C001D">
          <w:rPr>
            <w:rFonts w:cstheme="minorBidi"/>
            <w:szCs w:val="25"/>
            <w:lang w:bidi="th-TH"/>
          </w:rPr>
          <w:t>nded</w:t>
        </w:r>
      </w:ins>
      <w:ins w:id="221" w:author="SemiA Petnathean" w:date="2020-09-14T05:33:00Z">
        <w:r w:rsidR="00294530">
          <w:rPr>
            <w:rFonts w:cstheme="minorBidi"/>
            <w:szCs w:val="25"/>
            <w:lang w:bidi="th-TH"/>
          </w:rPr>
          <w:t>.</w:t>
        </w:r>
      </w:ins>
      <w:ins w:id="222" w:author="SemiA Petnathean" w:date="2020-09-14T05:37:00Z">
        <w:r w:rsidR="00D11B6E">
          <w:rPr>
            <w:rFonts w:cstheme="minorBidi"/>
            <w:szCs w:val="25"/>
            <w:lang w:bidi="th-TH"/>
          </w:rPr>
          <w:t xml:space="preserve"> For Patient Identity Source Actor, </w:t>
        </w:r>
      </w:ins>
      <w:ins w:id="223" w:author="SemiA Petnathean" w:date="2020-09-14T05:38:00Z">
        <w:r w:rsidR="00D11B6E">
          <w:rPr>
            <w:rFonts w:cstheme="minorBidi"/>
            <w:szCs w:val="25"/>
            <w:lang w:bidi="th-TH"/>
          </w:rPr>
          <w:t>the actor</w:t>
        </w:r>
      </w:ins>
      <w:ins w:id="224" w:author="SemiA Petnathean" w:date="2020-09-14T05:37:00Z">
        <w:r w:rsidR="00D11B6E">
          <w:rPr>
            <w:rFonts w:cstheme="minorBidi"/>
            <w:szCs w:val="25"/>
            <w:lang w:bidi="th-TH"/>
          </w:rPr>
          <w:t xml:space="preserve"> acts as assistant </w:t>
        </w:r>
      </w:ins>
      <w:ins w:id="225" w:author="SemiA Petnathean" w:date="2020-09-14T05:38:00Z">
        <w:r w:rsidR="00D11B6E">
          <w:rPr>
            <w:rFonts w:cstheme="minorBidi"/>
            <w:szCs w:val="25"/>
            <w:lang w:bidi="th-TH"/>
          </w:rPr>
          <w:t>for</w:t>
        </w:r>
      </w:ins>
      <w:ins w:id="226" w:author="SemiA Petnathean" w:date="2020-09-14T05:37:00Z">
        <w:r w:rsidR="00D11B6E">
          <w:rPr>
            <w:rFonts w:cstheme="minorBidi"/>
            <w:szCs w:val="25"/>
            <w:lang w:bidi="th-TH"/>
          </w:rPr>
          <w:t xml:space="preserve"> XDS Affinity</w:t>
        </w:r>
      </w:ins>
      <w:ins w:id="227" w:author="SemiA Petnathean" w:date="2020-09-14T05:38:00Z">
        <w:r w:rsidR="00D11B6E">
          <w:rPr>
            <w:rFonts w:cstheme="minorBidi"/>
            <w:szCs w:val="25"/>
            <w:lang w:bidi="th-TH"/>
          </w:rPr>
          <w:t xml:space="preserve"> Domain </w:t>
        </w:r>
      </w:ins>
      <w:ins w:id="228" w:author="SemiA Petnathean" w:date="2020-09-14T05:39:00Z">
        <w:r w:rsidR="00D11B6E">
          <w:rPr>
            <w:rFonts w:cstheme="minorBidi"/>
            <w:szCs w:val="25"/>
            <w:lang w:bidi="th-TH"/>
          </w:rPr>
          <w:t>to ide</w:t>
        </w:r>
      </w:ins>
      <w:ins w:id="229" w:author="SemiA Petnathean" w:date="2020-09-14T05:40:00Z">
        <w:r w:rsidR="00D11B6E">
          <w:rPr>
            <w:rFonts w:cstheme="minorBidi"/>
            <w:szCs w:val="25"/>
            <w:lang w:bidi="th-TH"/>
          </w:rPr>
          <w:t>ntify</w:t>
        </w:r>
      </w:ins>
      <w:ins w:id="230" w:author="SemiA Petnathean" w:date="2020-09-14T05:38:00Z">
        <w:r w:rsidR="00D11B6E">
          <w:rPr>
            <w:rFonts w:cstheme="minorBidi"/>
            <w:szCs w:val="25"/>
            <w:lang w:bidi="th-TH"/>
          </w:rPr>
          <w:t xml:space="preserve"> </w:t>
        </w:r>
      </w:ins>
      <w:ins w:id="231" w:author="SemiA Petnathean" w:date="2020-09-14T05:40:00Z">
        <w:r w:rsidR="00D11B6E">
          <w:rPr>
            <w:rFonts w:cstheme="minorBidi"/>
            <w:szCs w:val="25"/>
            <w:lang w:bidi="th-TH"/>
          </w:rPr>
          <w:t>identity</w:t>
        </w:r>
      </w:ins>
      <w:ins w:id="232" w:author="SemiA Petnathean" w:date="2020-09-14T05:38:00Z">
        <w:r w:rsidR="00D11B6E">
          <w:rPr>
            <w:rFonts w:cstheme="minorBidi"/>
            <w:szCs w:val="25"/>
            <w:lang w:bidi="th-TH"/>
          </w:rPr>
          <w:t xml:space="preserve"> of the same patient</w:t>
        </w:r>
      </w:ins>
      <w:ins w:id="233" w:author="SemiA Petnathean" w:date="2020-09-14T05:40:00Z">
        <w:r w:rsidR="001878BC">
          <w:rPr>
            <w:rFonts w:cstheme="minorBidi"/>
            <w:szCs w:val="25"/>
            <w:lang w:bidi="th-TH"/>
          </w:rPr>
          <w:t xml:space="preserve"> within the domain whose</w:t>
        </w:r>
      </w:ins>
      <w:ins w:id="234" w:author="SemiA Petnathean" w:date="2020-09-14T05:38:00Z">
        <w:r w:rsidR="00D11B6E">
          <w:rPr>
            <w:rFonts w:cstheme="minorBidi"/>
            <w:szCs w:val="25"/>
            <w:lang w:bidi="th-TH"/>
          </w:rPr>
          <w:t xml:space="preserve"> </w:t>
        </w:r>
      </w:ins>
      <w:ins w:id="235" w:author="SemiA Petnathean" w:date="2020-09-14T05:39:00Z">
        <w:r w:rsidR="00D11B6E">
          <w:rPr>
            <w:rFonts w:cstheme="minorBidi"/>
            <w:szCs w:val="25"/>
            <w:lang w:bidi="th-TH"/>
          </w:rPr>
          <w:t>can be represent differently in each enterprise.</w:t>
        </w:r>
      </w:ins>
      <w:ins w:id="236" w:author="SemiA Petnathean" w:date="2020-09-14T05:40:00Z">
        <w:r w:rsidR="002E7F0D">
          <w:rPr>
            <w:rFonts w:cstheme="minorBidi"/>
            <w:szCs w:val="25"/>
            <w:lang w:bidi="th-TH"/>
          </w:rPr>
          <w:t xml:space="preserve"> This a</w:t>
        </w:r>
      </w:ins>
      <w:ins w:id="237"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38" w:author="SemiA Petnathean" w:date="2020-09-14T05:42:00Z">
        <w:r w:rsidR="002E7F0D">
          <w:rPr>
            <w:rFonts w:cstheme="minorBidi"/>
            <w:szCs w:val="25"/>
            <w:lang w:bidi="th-TH"/>
          </w:rPr>
          <w:t xml:space="preserve"> must use the same identification to identify the same patient.</w:t>
        </w:r>
      </w:ins>
      <w:ins w:id="239" w:author="SemiA Petnathean" w:date="2020-09-14T05:43:00Z">
        <w:r w:rsidR="00292F74">
          <w:rPr>
            <w:rFonts w:cstheme="minorBidi"/>
            <w:szCs w:val="25"/>
            <w:lang w:bidi="th-TH"/>
          </w:rPr>
          <w:t xml:space="preserve"> With these XDS Actor and transaction</w:t>
        </w:r>
      </w:ins>
      <w:ins w:id="240" w:author="SemiA Petnathean" w:date="2020-09-14T05:44:00Z">
        <w:r w:rsidR="00292F74">
          <w:rPr>
            <w:rFonts w:cstheme="minorBidi"/>
            <w:szCs w:val="25"/>
            <w:lang w:bidi="th-TH"/>
          </w:rPr>
          <w:t xml:space="preserve"> </w:t>
        </w:r>
      </w:ins>
      <w:ins w:id="241" w:author="SemiA Petnathean" w:date="2020-09-14T05:43:00Z">
        <w:r w:rsidR="00292F74">
          <w:rPr>
            <w:rFonts w:cstheme="minorBidi"/>
            <w:szCs w:val="25"/>
            <w:lang w:bidi="th-TH"/>
          </w:rPr>
          <w:t xml:space="preserve">deployed, </w:t>
        </w:r>
      </w:ins>
      <w:ins w:id="242" w:author="SemiA Petnathean" w:date="2020-09-14T05:44:00Z">
        <w:r w:rsidR="00292F74">
          <w:rPr>
            <w:rFonts w:cstheme="minorBidi"/>
            <w:szCs w:val="25"/>
            <w:lang w:bidi="th-TH"/>
          </w:rPr>
          <w:t>it ensures that all enterprise within XDS Affinity Domain can achieve health document sharing with each other</w:t>
        </w:r>
      </w:ins>
      <w:ins w:id="243" w:author="SemiA Petnathean" w:date="2020-09-14T05:45:00Z">
        <w:r w:rsidR="00292F74">
          <w:rPr>
            <w:rFonts w:cstheme="minorBidi"/>
            <w:szCs w:val="25"/>
            <w:lang w:bidi="th-TH"/>
          </w:rPr>
          <w:t>.</w:t>
        </w:r>
      </w:ins>
      <w:ins w:id="244" w:author="PCep" w:date="2020-09-11T14:15:00Z">
        <w:del w:id="245"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rsidP="00A467AF">
      <w:pPr>
        <w:ind w:firstLine="284"/>
        <w:jc w:val="both"/>
        <w:rPr>
          <w:del w:id="246" w:author="SemiA Petnathean" w:date="2020-09-14T05:28:00Z"/>
          <w:rFonts w:cstheme="minorBidi"/>
          <w:szCs w:val="25"/>
          <w:lang w:bidi="th-TH"/>
        </w:rPr>
        <w:pPrChange w:id="247" w:author="SemiA Petnathean" w:date="2020-09-14T05:46:00Z">
          <w:pPr>
            <w:jc w:val="both"/>
          </w:pPr>
        </w:pPrChange>
      </w:pPr>
    </w:p>
    <w:p w14:paraId="037C1873" w14:textId="28F3BDF9" w:rsidR="00E238BB" w:rsidRDefault="00E238BB" w:rsidP="00A467AF">
      <w:pPr>
        <w:ind w:firstLine="284"/>
        <w:jc w:val="both"/>
        <w:pPrChange w:id="248"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49" w:author="SemiA Petnathean" w:date="2020-09-14T05:28:00Z"/>
          <w:color w:val="auto"/>
        </w:rPr>
      </w:pPr>
      <w:bookmarkStart w:id="250" w:name="_Ref50397485"/>
      <w:del w:id="251" w:author="SemiA Petnathean" w:date="2020-09-14T05:28:00Z">
        <w:r w:rsidRPr="00AC43BC" w:rsidDel="00D04BCA">
          <w:rPr>
            <w:color w:val="auto"/>
          </w:rPr>
          <w:delText xml:space="preserve">Figure </w:delText>
        </w:r>
        <w:r w:rsidRPr="00AC43BC" w:rsidDel="00D04BCA">
          <w:rPr>
            <w:color w:val="auto"/>
          </w:rPr>
          <w:fldChar w:fldCharType="begin"/>
        </w:r>
        <w:r w:rsidRPr="00AC43BC" w:rsidDel="00D04BCA">
          <w:rPr>
            <w:color w:val="auto"/>
          </w:rPr>
          <w:delInstrText xml:space="preserve"> SEQ Figure \* ARABIC </w:delInstrText>
        </w:r>
        <w:r w:rsidRPr="00AC43BC" w:rsidDel="00D04BCA">
          <w:rPr>
            <w:color w:val="auto"/>
          </w:rPr>
          <w:fldChar w:fldCharType="separate"/>
        </w:r>
        <w:r w:rsidR="00EB4202" w:rsidDel="00D04BCA">
          <w:rPr>
            <w:noProof/>
            <w:color w:val="auto"/>
          </w:rPr>
          <w:delText>1</w:delText>
        </w:r>
        <w:r w:rsidRPr="00AC43BC" w:rsidDel="00D04BCA">
          <w:rPr>
            <w:color w:val="auto"/>
          </w:rPr>
          <w:fldChar w:fldCharType="end"/>
        </w:r>
        <w:bookmarkEnd w:id="250"/>
        <w:r w:rsidRPr="00AC43BC" w:rsidDel="00D04BCA">
          <w:rPr>
            <w:color w:val="auto"/>
          </w:rPr>
          <w:delText xml:space="preserve"> Cross-Enterprise Document Sharing – b (XDS.b)</w:delText>
        </w:r>
        <w:r w:rsidR="00042AB2" w:rsidDel="00D04BCA">
          <w:rPr>
            <w:color w:val="auto"/>
          </w:rPr>
          <w:delText xml:space="preserve"> </w:delText>
        </w:r>
        <w:r w:rsidR="00042AB2" w:rsidDel="00D04BCA">
          <w:rPr>
            <w:color w:val="auto"/>
          </w:rPr>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rPr>
            <w:color w:val="auto"/>
          </w:rPr>
          <w:fldChar w:fldCharType="separate"/>
        </w:r>
        <w:r w:rsidR="00042AB2" w:rsidRPr="00042AB2" w:rsidDel="00D04BCA">
          <w:rPr>
            <w:i w:val="0"/>
            <w:noProof/>
            <w:color w:val="auto"/>
          </w:rPr>
          <w:delText>[27]</w:delText>
        </w:r>
        <w:r w:rsidR="00042AB2" w:rsidDel="00D04BCA">
          <w:rPr>
            <w:color w:val="auto"/>
          </w:rPr>
          <w:fldChar w:fldCharType="end"/>
        </w:r>
      </w:del>
    </w:p>
    <w:p w14:paraId="7CFB451E" w14:textId="3544E724" w:rsidR="00C54F4D" w:rsidRPr="005B520E" w:rsidRDefault="00C54F4D" w:rsidP="00C54F4D">
      <w:pPr>
        <w:pStyle w:val="Heading2"/>
        <w:jc w:val="both"/>
      </w:pPr>
      <w:r>
        <w:t>Blockchain Technology</w:t>
      </w:r>
      <w:ins w:id="252" w:author="SemiA Petnathean" w:date="2020-09-13T17:20:00Z">
        <w:r w:rsidR="001B7AC4">
          <w:t xml:space="preserve"> </w:t>
        </w:r>
        <w:r w:rsidR="001B7AC4" w:rsidRPr="009B61D8">
          <w:rPr>
            <w:rFonts w:cstheme="minorBidi" w:hint="cs"/>
            <w:color w:val="FF0000"/>
            <w:szCs w:val="25"/>
            <w:cs/>
            <w:lang w:bidi="th-TH"/>
          </w:rPr>
          <w:t xml:space="preserve">ยังไม่มี </w:t>
        </w:r>
        <w:r w:rsidR="001B7AC4" w:rsidRPr="009B61D8">
          <w:rPr>
            <w:rFonts w:cstheme="minorBidi"/>
            <w:color w:val="FF0000"/>
            <w:szCs w:val="25"/>
            <w:lang w:bidi="th-TH"/>
          </w:rPr>
          <w:t>Ref.</w:t>
        </w:r>
        <w:r w:rsidR="001B7AC4">
          <w:rPr>
            <w:rFonts w:cstheme="minorBidi" w:hint="cs"/>
            <w:color w:val="FF0000"/>
            <w:szCs w:val="25"/>
            <w:cs/>
            <w:lang w:bidi="th-TH"/>
          </w:rPr>
          <w:t xml:space="preserve"> กับหาจุดขึ้นพารากราฟใหม่ ยาวเกิน แล้วมีรูปด้วยก็ดี ช่วยคนอ่านนึกภาพเปรียบเทียบหน่อย </w:t>
        </w:r>
        <w:r w:rsidR="001B7AC4">
          <w:rPr>
            <w:rFonts w:cstheme="minorBidi"/>
            <w:color w:val="FF0000"/>
            <w:szCs w:val="25"/>
            <w:lang w:bidi="th-TH"/>
          </w:rPr>
          <w:t>(</w:t>
        </w:r>
        <w:r w:rsidR="001B7AC4">
          <w:rPr>
            <w:rFonts w:cstheme="minorBidi" w:hint="cs"/>
            <w:color w:val="FF0000"/>
            <w:szCs w:val="25"/>
            <w:cs/>
            <w:lang w:bidi="th-TH"/>
          </w:rPr>
          <w:t>ข้ออืนด้วย โดยเฉพาะตรงอธิบายยาวๆ นึกภาพตามลำบาก</w:t>
        </w:r>
        <w:r w:rsidR="001B7AC4">
          <w:rPr>
            <w:rFonts w:cstheme="minorBidi"/>
            <w:color w:val="FF0000"/>
            <w:szCs w:val="25"/>
            <w:lang w:bidi="th-TH"/>
          </w:rPr>
          <w:t>)</w:t>
        </w:r>
      </w:ins>
    </w:p>
    <w:p w14:paraId="3117B000" w14:textId="3AD58F99" w:rsidR="00241DE8" w:rsidDel="007C1DCF" w:rsidRDefault="00241DE8" w:rsidP="00C54F4D">
      <w:pPr>
        <w:pStyle w:val="BodyText"/>
        <w:rPr>
          <w:ins w:id="253" w:author="PCep" w:date="2020-09-11T14:12:00Z"/>
          <w:del w:id="254" w:author="SemiA Petnathean" w:date="2020-09-13T15:57:00Z"/>
          <w:rFonts w:cstheme="minorBidi"/>
          <w:szCs w:val="25"/>
          <w:lang w:val="en-US" w:bidi="th-TH"/>
        </w:rPr>
      </w:pPr>
      <w:moveToRangeStart w:id="255" w:author="PCep" w:date="2020-09-11T14:13:00Z" w:name="move50725997"/>
      <w:moveTo w:id="256" w:author="PCep" w:date="2020-09-11T14:13:00Z">
        <w:del w:id="257" w:author="SemiA Petnathean" w:date="2020-09-13T15:57:00Z">
          <w:r w:rsidRPr="00AC43BC" w:rsidDel="007C1DCF">
            <w:rPr>
              <w:lang w:val="en-US"/>
            </w:rPr>
            <w:delText xml:space="preserve">According to </w:delText>
          </w:r>
          <w:r w:rsidRPr="00AC43BC" w:rsidDel="007C1DCF">
            <w:rPr>
              <w:lang w:val="en-US"/>
            </w:rPr>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rPr>
              <w:lang w:val="en-US"/>
            </w:rPr>
            <w:fldChar w:fldCharType="separate"/>
          </w:r>
          <w:r w:rsidRPr="0020354F" w:rsidDel="007C1DCF">
            <w:rPr>
              <w:noProof/>
              <w:lang w:val="en-US"/>
            </w:rPr>
            <w:delText>[18]</w:delText>
          </w:r>
          <w:r w:rsidRPr="00AC43BC" w:rsidDel="007C1DCF">
            <w:rPr>
              <w:lang w:val="en-US"/>
            </w:rPr>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val="en-US"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val="en-US" w:bidi="th-TH"/>
            </w:rPr>
            <w:fldChar w:fldCharType="separate"/>
          </w:r>
          <w:r w:rsidRPr="00F750C3" w:rsidDel="007C1DCF">
            <w:rPr>
              <w:rFonts w:cstheme="minorBidi"/>
              <w:noProof/>
              <w:szCs w:val="25"/>
              <w:lang w:val="en-US" w:bidi="th-TH"/>
            </w:rPr>
            <w:delText>[21], [22]</w:delText>
          </w:r>
          <w:r w:rsidDel="007C1DCF">
            <w:rPr>
              <w:rFonts w:cstheme="minorBidi"/>
              <w:szCs w:val="25"/>
              <w:cs/>
              <w:lang w:val="en-US"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55"/>
    </w:p>
    <w:p w14:paraId="4C9E0D31" w14:textId="29BC1FAB"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 xml:space="preserve">These cryptographical technic included the one that form ‘Block’ and another one that form ‘Chain’. In Blockchain, those data being published are small fragment of information that represent proof of action in its own application. Therefore, it was called ‘transaction’. A set of </w:t>
      </w:r>
      <w:r>
        <w:rPr>
          <w:rFonts w:cstheme="minorBidi"/>
          <w:szCs w:val="25"/>
          <w:lang w:val="en-US" w:bidi="th-TH"/>
        </w:rPr>
        <w:lastRenderedPageBreak/>
        <w:t>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w:t>
      </w:r>
      <w:r w:rsidR="0016700F">
        <w:rPr>
          <w:lang w:val="en-US"/>
        </w:rPr>
        <w:t>(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258"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Fonts w:hint="cs"/>
          <w:cs/>
          <w:lang w:val="en-US"/>
        </w:rPr>
      </w:pPr>
      <w:ins w:id="259" w:author="SemiA Petnathean" w:date="2020-09-14T06:01:00Z">
        <w:r>
          <w:rPr>
            <w:lang w:val="en-US"/>
          </w:rPr>
          <w:t>D</w:t>
        </w:r>
      </w:ins>
      <w:moveToRangeStart w:id="260" w:author="SemiA Petnathean" w:date="2020-09-13T18:17:00Z" w:name="move50913490"/>
      <w:moveTo w:id="261" w:author="SemiA Petnathean" w:date="2020-09-13T18:17:00Z">
        <w:del w:id="262" w:author="SemiA Petnathean" w:date="2020-09-14T05:49:00Z">
          <w:r w:rsidR="00F20C4C" w:rsidRPr="007145FC" w:rsidDel="008F46D2">
            <w:rPr>
              <w:rFonts w:cstheme="minorBidi"/>
              <w:szCs w:val="25"/>
              <w:lang w:val="en-US" w:bidi="th-TH"/>
              <w:rPrChange w:id="263"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264" w:author="SemiA Petnathean" w:date="2020-09-14T05:50:00Z">
              <w:rPr>
                <w:rFonts w:cstheme="minorBidi"/>
                <w:color w:val="FF0000"/>
                <w:szCs w:val="25"/>
                <w:lang w:val="en-US" w:bidi="th-TH"/>
              </w:rPr>
            </w:rPrChange>
          </w:rPr>
          <w:t>ue to unique nature of healthcare environment that emphasize on confidentiality of data</w:t>
        </w:r>
      </w:moveTo>
      <w:ins w:id="265" w:author="SemiA Petnathean" w:date="2020-09-14T06:01:00Z">
        <w:r>
          <w:rPr>
            <w:rFonts w:cstheme="minorBidi"/>
            <w:szCs w:val="25"/>
            <w:lang w:val="en-US" w:bidi="th-TH"/>
          </w:rPr>
          <w:t>, this</w:t>
        </w:r>
      </w:ins>
      <w:moveTo w:id="266" w:author="SemiA Petnathean" w:date="2020-09-13T18:17:00Z">
        <w:r w:rsidR="00F20C4C" w:rsidRPr="007145FC">
          <w:rPr>
            <w:rFonts w:cstheme="minorBidi"/>
            <w:szCs w:val="25"/>
            <w:lang w:val="en-US" w:bidi="th-TH"/>
            <w:rPrChange w:id="267" w:author="SemiA Petnathean" w:date="2020-09-14T05:50:00Z">
              <w:rPr>
                <w:rFonts w:cstheme="minorBidi"/>
                <w:color w:val="FF0000"/>
                <w:szCs w:val="25"/>
                <w:lang w:val="en-US" w:bidi="th-TH"/>
              </w:rPr>
            </w:rPrChange>
          </w:rPr>
          <w:t xml:space="preserve"> cause limit in implementation of the technology</w:t>
        </w:r>
      </w:moveTo>
      <w:ins w:id="268" w:author="SemiA Petnathean" w:date="2020-09-14T06:02:00Z">
        <w:r w:rsidR="00DB5907">
          <w:rPr>
            <w:rFonts w:cstheme="minorBidi"/>
            <w:szCs w:val="25"/>
            <w:lang w:val="en-US" w:bidi="th-TH"/>
          </w:rPr>
          <w:t xml:space="preserve"> in the environment</w:t>
        </w:r>
      </w:ins>
      <w:moveTo w:id="269" w:author="SemiA Petnathean" w:date="2020-09-13T18:17:00Z">
        <w:r w:rsidR="00F20C4C" w:rsidRPr="007145FC">
          <w:rPr>
            <w:rFonts w:cstheme="minorBidi"/>
            <w:szCs w:val="25"/>
            <w:lang w:val="en-US" w:bidi="th-TH"/>
            <w:rPrChange w:id="270"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271"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272"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273"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274"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275"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276" w:author="SemiA Petnathean" w:date="2020-09-14T05:50:00Z">
              <w:rPr>
                <w:rFonts w:cstheme="minorBidi"/>
                <w:color w:val="FF0000"/>
                <w:szCs w:val="25"/>
                <w:lang w:val="en-US" w:bidi="th-TH"/>
              </w:rPr>
            </w:rPrChange>
          </w:rPr>
          <w:t>.</w:t>
        </w:r>
      </w:moveTo>
      <w:moveToRangeEnd w:id="260"/>
      <w:ins w:id="277" w:author="SemiA Petnathean" w:date="2020-09-14T05:51:00Z">
        <w:r w:rsidR="000945DC">
          <w:rPr>
            <w:rFonts w:cstheme="minorBidi"/>
            <w:szCs w:val="25"/>
            <w:lang w:val="en-US" w:bidi="th-TH"/>
          </w:rPr>
          <w:t xml:space="preserve"> </w:t>
        </w:r>
      </w:ins>
      <w:ins w:id="278"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IHE XDS.b Profile serve its purpose as central hub for health document exchange between different enterprises. This make the profile best 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rPr>
        <w:lastRenderedPageBreak/>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279" w:author="SemiA Petnathean" w:date="2020-09-14T05:28:00Z">
        <w:r w:rsidR="00D04BCA">
          <w:rPr>
            <w:noProof/>
            <w:color w:val="000000" w:themeColor="text1"/>
          </w:rPr>
          <w:t>3</w:t>
        </w:r>
      </w:ins>
      <w:del w:id="280"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281"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282"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w:t>
      </w:r>
      <w:r w:rsidR="00842735">
        <w:rPr>
          <w:rFonts w:cstheme="minorBidi"/>
          <w:szCs w:val="25"/>
          <w:lang w:val="en-US" w:bidi="th-TH"/>
        </w:rPr>
        <w:t>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283" w:author="PCep" w:date="2020-09-11T14:16:00Z">
        <w:del w:id="284"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285"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ins w:id="286" w:author="SemiA Petnathean" w:date="2020-09-13T17:15:00Z">
        <w:r w:rsidR="00555242">
          <w:t xml:space="preserve"> </w:t>
        </w:r>
        <w:r w:rsidR="00555242">
          <w:t xml:space="preserve">For summarize, data content that going to be published into Blockchain is META-data attributes of available health document which specified information essential for health information sharing software complied </w:t>
        </w:r>
        <w:r w:rsidR="00555242">
          <w:lastRenderedPageBreak/>
          <w:t>with IHE XDS.b Profile to discover and retrieve document in other enterprise.</w:t>
        </w:r>
      </w:ins>
      <w:r w:rsidR="002F47EE">
        <w:t xml:space="preserve"> </w:t>
      </w:r>
      <w:ins w:id="287"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288" w:author="PCep" w:date="2020-09-11T14:17:00Z"/>
          <w:rFonts w:cs="Angsana New"/>
          <w:szCs w:val="25"/>
          <w:lang w:bidi="th-TH"/>
        </w:rPr>
      </w:pPr>
      <w:ins w:id="289"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w:t>
      </w:r>
      <w:r w:rsidRPr="00136090">
        <w:rPr>
          <w:lang w:val="en-US"/>
        </w:rPr>
        <w:t>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290"/>
      <w:r w:rsidR="00225F49">
        <w:rPr>
          <w:lang w:val="en-US"/>
        </w:rPr>
        <w:t>algorithm</w:t>
      </w:r>
      <w:commentRangeEnd w:id="290"/>
      <w:r w:rsidR="000500E9">
        <w:rPr>
          <w:rStyle w:val="CommentReference"/>
          <w:spacing w:val="0"/>
          <w:lang w:val="en-US" w:eastAsia="en-US"/>
        </w:rPr>
        <w:commentReference w:id="290"/>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291"/>
      <w:r w:rsidR="00EC27D7" w:rsidRPr="006D26A7">
        <w:rPr>
          <w:color w:val="7030A0"/>
          <w:lang w:val="en-US"/>
        </w:rPr>
        <w:t>However, there still several challenges about privacy of patient information that may need to be addressed depend on the organization adopting this concept.</w:t>
      </w:r>
      <w:commentRangeEnd w:id="291"/>
      <w:r w:rsidR="00D235CF" w:rsidRPr="00815ACF">
        <w:rPr>
          <w:rStyle w:val="CommentReference"/>
          <w:color w:val="7030A0"/>
          <w:spacing w:val="0"/>
          <w:lang w:val="en-US" w:eastAsia="en-US"/>
        </w:rPr>
        <w:commentReference w:id="291"/>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w:t>
      </w:r>
      <w:r w:rsidRPr="00042AB2">
        <w:rPr>
          <w:noProof/>
          <w:sz w:val="16"/>
          <w:szCs w:val="24"/>
        </w:rPr>
        <w:lastRenderedPageBreak/>
        <w:t>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 xml:space="preserve">CONCEPTUALIZING </w:t>
      </w:r>
      <w:r w:rsidRPr="00042AB2">
        <w:rPr>
          <w:i/>
          <w:iCs/>
          <w:noProof/>
          <w:sz w:val="16"/>
          <w:szCs w:val="24"/>
        </w:rPr>
        <w:t>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0"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291"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2EF19" w14:textId="77777777" w:rsidR="006B02DA" w:rsidRDefault="006B02DA" w:rsidP="001A3B3D">
      <w:r>
        <w:separator/>
      </w:r>
    </w:p>
  </w:endnote>
  <w:endnote w:type="continuationSeparator" w:id="0">
    <w:p w14:paraId="332DE2F4" w14:textId="77777777" w:rsidR="006B02DA" w:rsidRDefault="006B02D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79E7BD" w14:textId="77777777" w:rsidR="006B02DA" w:rsidRDefault="006B02DA" w:rsidP="001A3B3D">
      <w:r>
        <w:separator/>
      </w:r>
    </w:p>
  </w:footnote>
  <w:footnote w:type="continuationSeparator" w:id="0">
    <w:p w14:paraId="464C2FCA" w14:textId="77777777" w:rsidR="006B02DA" w:rsidRDefault="006B02D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Cep">
    <w15:presenceInfo w15:providerId="None" w15:userId="PCep"/>
  </w15:person>
  <w15:person w15:author="SemiA Petnathean">
    <w15:presenceInfo w15:providerId="Windows Live" w15:userId="0e2ce6bcdf9157df"/>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3739"/>
    <w:rsid w:val="000242CE"/>
    <w:rsid w:val="00024891"/>
    <w:rsid w:val="00024BC1"/>
    <w:rsid w:val="0002560C"/>
    <w:rsid w:val="000306E5"/>
    <w:rsid w:val="00032362"/>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98E"/>
    <w:rsid w:val="0016700F"/>
    <w:rsid w:val="0016754C"/>
    <w:rsid w:val="001878BC"/>
    <w:rsid w:val="0019172D"/>
    <w:rsid w:val="00191F70"/>
    <w:rsid w:val="00191F77"/>
    <w:rsid w:val="00192185"/>
    <w:rsid w:val="00193BFC"/>
    <w:rsid w:val="00196B61"/>
    <w:rsid w:val="00197B87"/>
    <w:rsid w:val="001A0257"/>
    <w:rsid w:val="001A2062"/>
    <w:rsid w:val="001A2EFD"/>
    <w:rsid w:val="001A3B3D"/>
    <w:rsid w:val="001A3F4A"/>
    <w:rsid w:val="001A6361"/>
    <w:rsid w:val="001A75A7"/>
    <w:rsid w:val="001B079E"/>
    <w:rsid w:val="001B62BA"/>
    <w:rsid w:val="001B67DC"/>
    <w:rsid w:val="001B7AC4"/>
    <w:rsid w:val="001C084F"/>
    <w:rsid w:val="001C16CD"/>
    <w:rsid w:val="001C7410"/>
    <w:rsid w:val="001D1FCE"/>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DE8"/>
    <w:rsid w:val="00243BBE"/>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F01"/>
    <w:rsid w:val="002D5A35"/>
    <w:rsid w:val="002D6233"/>
    <w:rsid w:val="002D7E38"/>
    <w:rsid w:val="002E461B"/>
    <w:rsid w:val="002E6EC2"/>
    <w:rsid w:val="002E7F0D"/>
    <w:rsid w:val="002F12AC"/>
    <w:rsid w:val="002F2F94"/>
    <w:rsid w:val="002F47EE"/>
    <w:rsid w:val="00303E2F"/>
    <w:rsid w:val="0030529B"/>
    <w:rsid w:val="00306A89"/>
    <w:rsid w:val="00306C9A"/>
    <w:rsid w:val="00307FD6"/>
    <w:rsid w:val="003128C7"/>
    <w:rsid w:val="00313895"/>
    <w:rsid w:val="00314E46"/>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6CE0"/>
    <w:rsid w:val="00420716"/>
    <w:rsid w:val="004215B0"/>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F4394"/>
    <w:rsid w:val="004F515D"/>
    <w:rsid w:val="00500F30"/>
    <w:rsid w:val="005042C7"/>
    <w:rsid w:val="00505CE2"/>
    <w:rsid w:val="0050684C"/>
    <w:rsid w:val="00510F1B"/>
    <w:rsid w:val="00520473"/>
    <w:rsid w:val="00520D38"/>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81D71"/>
    <w:rsid w:val="00583B9E"/>
    <w:rsid w:val="00585432"/>
    <w:rsid w:val="00585EB5"/>
    <w:rsid w:val="00586E18"/>
    <w:rsid w:val="00595DD8"/>
    <w:rsid w:val="005A0961"/>
    <w:rsid w:val="005A42A3"/>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3DCB"/>
    <w:rsid w:val="00637B90"/>
    <w:rsid w:val="0064311C"/>
    <w:rsid w:val="006432BA"/>
    <w:rsid w:val="00645D22"/>
    <w:rsid w:val="00647B42"/>
    <w:rsid w:val="00651A08"/>
    <w:rsid w:val="00654204"/>
    <w:rsid w:val="00654615"/>
    <w:rsid w:val="00657B02"/>
    <w:rsid w:val="00660B6F"/>
    <w:rsid w:val="00670434"/>
    <w:rsid w:val="00670FCD"/>
    <w:rsid w:val="00681318"/>
    <w:rsid w:val="00682593"/>
    <w:rsid w:val="00682D2B"/>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437"/>
    <w:rsid w:val="007458CF"/>
    <w:rsid w:val="00747DB0"/>
    <w:rsid w:val="007555E5"/>
    <w:rsid w:val="0076086D"/>
    <w:rsid w:val="00760F78"/>
    <w:rsid w:val="0076380A"/>
    <w:rsid w:val="007658CA"/>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458B"/>
    <w:rsid w:val="00907082"/>
    <w:rsid w:val="00911580"/>
    <w:rsid w:val="009177CF"/>
    <w:rsid w:val="009303D9"/>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7C5F"/>
    <w:rsid w:val="00B11A60"/>
    <w:rsid w:val="00B210A8"/>
    <w:rsid w:val="00B220A8"/>
    <w:rsid w:val="00B22613"/>
    <w:rsid w:val="00B3698D"/>
    <w:rsid w:val="00B410C5"/>
    <w:rsid w:val="00B41B8A"/>
    <w:rsid w:val="00B44A76"/>
    <w:rsid w:val="00B51D63"/>
    <w:rsid w:val="00B55A1F"/>
    <w:rsid w:val="00B625EE"/>
    <w:rsid w:val="00B6439B"/>
    <w:rsid w:val="00B70CBF"/>
    <w:rsid w:val="00B768D1"/>
    <w:rsid w:val="00B770CB"/>
    <w:rsid w:val="00B82102"/>
    <w:rsid w:val="00B824D2"/>
    <w:rsid w:val="00B87F8F"/>
    <w:rsid w:val="00B922FA"/>
    <w:rsid w:val="00B97594"/>
    <w:rsid w:val="00BA1025"/>
    <w:rsid w:val="00BA4BDE"/>
    <w:rsid w:val="00BA5BFD"/>
    <w:rsid w:val="00BA6D7F"/>
    <w:rsid w:val="00BA7030"/>
    <w:rsid w:val="00BB0912"/>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5F5"/>
    <w:rsid w:val="00C976C5"/>
    <w:rsid w:val="00CA2DCD"/>
    <w:rsid w:val="00CA4392"/>
    <w:rsid w:val="00CA498B"/>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2D06"/>
    <w:rsid w:val="00D7522C"/>
    <w:rsid w:val="00D7536F"/>
    <w:rsid w:val="00D76668"/>
    <w:rsid w:val="00D7700F"/>
    <w:rsid w:val="00D837EE"/>
    <w:rsid w:val="00D83E02"/>
    <w:rsid w:val="00D86500"/>
    <w:rsid w:val="00D87870"/>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7DE3"/>
    <w:rsid w:val="00F0202E"/>
    <w:rsid w:val="00F02810"/>
    <w:rsid w:val="00F03103"/>
    <w:rsid w:val="00F03C8C"/>
    <w:rsid w:val="00F04C37"/>
    <w:rsid w:val="00F06690"/>
    <w:rsid w:val="00F07431"/>
    <w:rsid w:val="00F12A4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3A2B"/>
    <w:rsid w:val="00F9441B"/>
    <w:rsid w:val="00F96F8B"/>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7</Pages>
  <Words>13878</Words>
  <Characters>79109</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239</cp:revision>
  <cp:lastPrinted>2020-08-09T07:53:00Z</cp:lastPrinted>
  <dcterms:created xsi:type="dcterms:W3CDTF">2020-09-06T10:35:00Z</dcterms:created>
  <dcterms:modified xsi:type="dcterms:W3CDTF">2020-09-1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